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5891C8A2" w:rsidR="00037DE8" w:rsidRDefault="00D83772">
      <w:pPr>
        <w:spacing w:line="480" w:lineRule="auto"/>
        <w:jc w:val="center"/>
        <w:rPr>
          <w:b/>
          <w:i/>
          <w:sz w:val="32"/>
          <w:szCs w:val="32"/>
        </w:rPr>
      </w:pPr>
      <w:sdt>
        <w:sdtPr>
          <w:tag w:val="goog_rdk_0"/>
          <w:id w:val="-56396389"/>
          <w:showingPlcHdr/>
        </w:sdtPr>
        <w:sdtEndPr/>
        <w:sdtContent>
          <w:r w:rsidR="0008422D">
            <w:t xml:space="preserve">     </w:t>
          </w:r>
        </w:sdtContent>
      </w:sdt>
      <w:r w:rsidR="001B1A85">
        <w:rPr>
          <w:b/>
          <w:i/>
          <w:sz w:val="32"/>
          <w:szCs w:val="32"/>
        </w:rPr>
        <w:t>Manuscript</w:t>
      </w:r>
    </w:p>
    <w:p w14:paraId="00000002" w14:textId="41994486" w:rsidR="00037DE8" w:rsidRDefault="00D83772">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w:t>
      </w:r>
      <w:proofErr w:type="spellStart"/>
      <w:r>
        <w:t>Öregrund</w:t>
      </w:r>
      <w:proofErr w:type="spellEnd"/>
      <w:r>
        <w:t>,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w:t>
      </w:r>
      <w:proofErr w:type="spellStart"/>
      <w:r>
        <w:t>Öregrund</w:t>
      </w:r>
      <w:proofErr w:type="spellEnd"/>
      <w:r>
        <w:t>,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D83772">
      <w:pPr>
        <w:spacing w:line="480" w:lineRule="auto"/>
        <w:jc w:val="both"/>
        <w:rPr>
          <w:sz w:val="28"/>
          <w:szCs w:val="28"/>
        </w:rPr>
      </w:pPr>
      <w:sdt>
        <w:sdtPr>
          <w:tag w:val="goog_rdk_2"/>
          <w:id w:val="1449580287"/>
        </w:sdtPr>
        <w:sdtEndPr/>
        <w:sdtContent/>
      </w:sdt>
      <w:r w:rsidR="001B1A85">
        <w:rPr>
          <w:sz w:val="28"/>
          <w:szCs w:val="28"/>
        </w:rPr>
        <w:t>Abstract</w:t>
      </w:r>
    </w:p>
    <w:p w14:paraId="364FE0C6" w14:textId="56FF192F" w:rsidR="00F0736E" w:rsidRDefault="001B1A85">
      <w:pPr>
        <w:spacing w:line="480" w:lineRule="auto"/>
        <w:jc w:val="both"/>
      </w:pPr>
      <w:commentRangeStart w:id="0"/>
      <w:commentRangeStart w:id="1"/>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commentRangeStart w:id="2"/>
      <w:ins w:id="3" w:author="Karlsson Malin U" w:date="2022-04-11T14:50:00Z">
        <w:r w:rsidR="00721A4D">
          <w:t>both predicting</w:t>
        </w:r>
      </w:ins>
      <w:del w:id="4" w:author="Karlsson Malin U" w:date="2022-04-11T14:50:00Z">
        <w:r w:rsidR="001A7BA5" w:rsidDel="00721A4D">
          <w:delText>which</w:delText>
        </w:r>
        <w:r w:rsidR="007D0556" w:rsidRPr="00CA0935" w:rsidDel="00721A4D">
          <w:delText xml:space="preserve"> </w:delText>
        </w:r>
        <w:commentRangeStart w:id="5"/>
        <w:commentRangeStart w:id="6"/>
        <w:r w:rsidR="007D0556" w:rsidDel="00721A4D">
          <w:delText>predict</w:delText>
        </w:r>
        <w:commentRangeEnd w:id="5"/>
        <w:r w:rsidR="00C75D8E" w:rsidDel="00721A4D">
          <w:rPr>
            <w:rStyle w:val="Kommentarsreferens"/>
          </w:rPr>
          <w:commentReference w:id="5"/>
        </w:r>
        <w:commentRangeEnd w:id="6"/>
        <w:r w:rsidR="009F441C" w:rsidDel="00721A4D">
          <w:rPr>
            <w:rStyle w:val="Kommentarsreferens"/>
          </w:rPr>
          <w:commentReference w:id="6"/>
        </w:r>
      </w:del>
      <w:r w:rsidR="007D0556">
        <w:t xml:space="preserve"> </w:t>
      </w:r>
      <w:commentRangeEnd w:id="2"/>
      <w:r w:rsidR="00721A4D">
        <w:rPr>
          <w:rStyle w:val="Kommentarsreferens"/>
        </w:rPr>
        <w:commentReference w:id="2"/>
      </w:r>
      <w:r w:rsidR="007D0556">
        <w:t>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Hence, the result of warming on population size-structure also depends on mortality rates</w:t>
      </w:r>
      <w:ins w:id="7" w:author="Karlsson Malin U" w:date="2022-04-11T14:59:00Z">
        <w:r w:rsidR="009E0813">
          <w:t>,</w:t>
        </w:r>
      </w:ins>
      <w:r w:rsidR="004156B9">
        <w:t xml:space="preserve"> and </w:t>
      </w:r>
      <w:r w:rsidR="0019778E">
        <w:t>how much</w:t>
      </w:r>
      <w:ins w:id="8" w:author="Karlsson Malin U" w:date="2022-04-11T14:57:00Z">
        <w:r w:rsidR="00721A4D">
          <w:t xml:space="preserve"> </w:t>
        </w:r>
      </w:ins>
      <w:del w:id="9" w:author="Karlsson Malin U" w:date="2022-04-11T14:57:00Z">
        <w:r w:rsidR="0019778E" w:rsidDel="00721A4D">
          <w:delText xml:space="preserve"> </w:delText>
        </w:r>
        <w:commentRangeStart w:id="10"/>
        <w:r w:rsidR="003E5359" w:rsidDel="00721A4D">
          <w:delText xml:space="preserve">also </w:delText>
        </w:r>
      </w:del>
      <w:commentRangeEnd w:id="10"/>
      <w:r w:rsidR="00721A4D">
        <w:rPr>
          <w:rStyle w:val="Kommentarsreferens"/>
        </w:rPr>
        <w:commentReference w:id="10"/>
      </w:r>
      <w:r w:rsidR="004156B9">
        <w:t>adult</w:t>
      </w:r>
      <w:r w:rsidR="0019778E">
        <w:t xml:space="preserve"> size changes</w:t>
      </w:r>
      <w:r>
        <w:t>.</w:t>
      </w:r>
      <w:commentRangeEnd w:id="0"/>
      <w:r>
        <w:commentReference w:id="0"/>
      </w:r>
      <w:commentRangeEnd w:id="1"/>
      <w:r w:rsidR="00D33A68">
        <w:rPr>
          <w:rStyle w:val="Kommentarsreferens"/>
        </w:rPr>
        <w:commentReference w:id="1"/>
      </w:r>
      <w:r>
        <w:t xml:space="preserve">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commentRangeStart w:id="11"/>
      <w:r w:rsidR="008B1EB2">
        <w:t xml:space="preserve">exponent </w:t>
      </w:r>
      <w:commentRangeEnd w:id="11"/>
      <w:r w:rsidR="0036568E">
        <w:rPr>
          <w:rStyle w:val="Kommentarsreferens"/>
        </w:rPr>
        <w:commentReference w:id="11"/>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commentRangeStart w:id="12"/>
      <w:commentRangeStart w:id="13"/>
      <w:commentRangeStart w:id="14"/>
      <w:commentRangeStart w:id="15"/>
      <w:commentRangeStart w:id="16"/>
      <w:r>
        <w:rPr>
          <w:sz w:val="28"/>
          <w:szCs w:val="28"/>
        </w:rPr>
        <w:t>Introduction</w:t>
      </w:r>
      <w:commentRangeEnd w:id="12"/>
      <w:r>
        <w:commentReference w:id="12"/>
      </w:r>
      <w:commentRangeEnd w:id="13"/>
      <w:r>
        <w:commentReference w:id="13"/>
      </w:r>
      <w:commentRangeEnd w:id="14"/>
      <w:r>
        <w:commentReference w:id="14"/>
      </w:r>
      <w:commentRangeEnd w:id="15"/>
      <w:r w:rsidR="008F4827">
        <w:rPr>
          <w:rStyle w:val="Kommentarsreferens"/>
        </w:rPr>
        <w:commentReference w:id="15"/>
      </w:r>
      <w:commentRangeEnd w:id="16"/>
      <w:r w:rsidR="00DD5BA5">
        <w:rPr>
          <w:rStyle w:val="Kommentarsreferens"/>
        </w:rPr>
        <w:commentReference w:id="16"/>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commentRangeStart w:id="17"/>
      <w:commentRangeEnd w:id="17"/>
      <w:r w:rsidR="00C40B68">
        <w:rPr>
          <w:rStyle w:val="Kommentarsreferens"/>
        </w:rPr>
        <w:commentReference w:id="17"/>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commentRangeStart w:id="18"/>
      <w:commentRangeEnd w:id="18"/>
      <w:r w:rsidR="00A26E79">
        <w:rPr>
          <w:rStyle w:val="Kommentarsreferens"/>
        </w:rPr>
        <w:commentReference w:id="18"/>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commentRangeStart w:id="19"/>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w:t>
      </w:r>
      <w:commentRangeEnd w:id="19"/>
      <w:r>
        <w:commentReference w:id="19"/>
      </w:r>
      <w:r>
        <w:t xml:space="preserve">. </w:t>
      </w:r>
      <w:r w:rsidR="008F4827">
        <w:t>T</w:t>
      </w:r>
      <w:r>
        <w:t>he</w:t>
      </w:r>
      <w:r w:rsidR="008F4827">
        <w:t>re are</w:t>
      </w:r>
      <w:r>
        <w:t xml:space="preserve"> numerous </w:t>
      </w:r>
      <w:r w:rsidR="0080056B">
        <w:t xml:space="preserve">paths </w:t>
      </w:r>
      <w:commentRangeStart w:id="20"/>
      <w:commentRangeStart w:id="21"/>
      <w:commentRangeEnd w:id="20"/>
      <w:r w:rsidR="001F4275">
        <w:rPr>
          <w:rStyle w:val="Kommentarsreferens"/>
        </w:rPr>
        <w:commentReference w:id="20"/>
      </w:r>
      <w:commentRangeEnd w:id="21"/>
      <w:r w:rsidR="0080056B">
        <w:rPr>
          <w:rStyle w:val="Kommentarsreferens"/>
        </w:rPr>
        <w:commentReference w:id="21"/>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lastRenderedPageBreak/>
        <w:t xml:space="preserve">Warming can </w:t>
      </w:r>
      <w:r w:rsidR="008F4827">
        <w:t xml:space="preserve">also </w:t>
      </w:r>
      <w:r w:rsidR="00A21F67">
        <w:t>lead to e</w:t>
      </w:r>
      <w:r>
        <w:t>levated mortality</w:t>
      </w:r>
      <w:r w:rsidR="00A21F67">
        <w:t>, which</w:t>
      </w:r>
      <w:r w:rsidR="00927478">
        <w:t xml:space="preserve"> </w:t>
      </w:r>
      <w:r>
        <w:t>truncates the age-distribution towards 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commentRangeStart w:id="22"/>
      <w:commentRangeStart w:id="23"/>
      <w:r>
        <w:t>Hence, the effect of warming on the size-spectrum depends on several interlinked processes affecting abundance-at-size and size-at-age.</w:t>
      </w:r>
      <w:commentRangeEnd w:id="22"/>
      <w:r w:rsidR="00A21F67">
        <w:rPr>
          <w:rStyle w:val="Kommentarsreferens"/>
        </w:rPr>
        <w:commentReference w:id="22"/>
      </w:r>
      <w:commentRangeEnd w:id="23"/>
      <w:r w:rsidR="009F441C">
        <w:rPr>
          <w:rStyle w:val="Kommentarsreferens"/>
        </w:rPr>
        <w:commentReference w:id="23"/>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commentRangeStart w:id="24"/>
      <w:commentRangeEnd w:id="24"/>
      <w:r w:rsidR="00A21F67">
        <w:rPr>
          <w:rStyle w:val="Kommentarsreferens"/>
        </w:rPr>
        <w:commentReference w:id="24"/>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commentRangeStart w:id="25"/>
      <w:commentRangeStart w:id="26"/>
      <w:r w:rsidR="00100F78">
        <w:t>(‘</w:t>
      </w:r>
      <w:r w:rsidR="00320473">
        <w:t xml:space="preserve">heated </w:t>
      </w:r>
      <w:r w:rsidR="00100F78">
        <w:t xml:space="preserve">area’) </w:t>
      </w:r>
      <w:commentRangeEnd w:id="25"/>
      <w:r w:rsidR="00300E1C">
        <w:rPr>
          <w:rStyle w:val="Kommentarsreferens"/>
        </w:rPr>
        <w:commentReference w:id="25"/>
      </w:r>
      <w:commentRangeEnd w:id="26"/>
      <w:r w:rsidR="00721680">
        <w:rPr>
          <w:rStyle w:val="Kommentarsreferens"/>
        </w:rPr>
        <w:commentReference w:id="26"/>
      </w:r>
      <w:r w:rsidR="00100F78">
        <w:t xml:space="preserve">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commentRangeStart w:id="27"/>
      <w:commentRangeStart w:id="28"/>
      <w:r w:rsidR="00300E1C">
        <w:t xml:space="preserve">and </w:t>
      </w:r>
      <w:commentRangeEnd w:id="27"/>
      <w:r w:rsidR="00721680">
        <w:t xml:space="preserve">reference </w:t>
      </w:r>
      <w:r w:rsidR="00300E1C">
        <w:rPr>
          <w:rStyle w:val="Kommentarsreferens"/>
        </w:rPr>
        <w:commentReference w:id="27"/>
      </w:r>
      <w:commentRangeEnd w:id="28"/>
      <w:r w:rsidR="00721680">
        <w:rPr>
          <w:rStyle w:val="Kommentarsreferens"/>
        </w:rPr>
        <w:commentReference w:id="28"/>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D83772">
      <w:pPr>
        <w:spacing w:line="480" w:lineRule="auto"/>
        <w:jc w:val="both"/>
        <w:rPr>
          <w:sz w:val="28"/>
          <w:szCs w:val="28"/>
        </w:rPr>
      </w:pPr>
      <w:sdt>
        <w:sdtPr>
          <w:tag w:val="goog_rdk_13"/>
          <w:id w:val="247478690"/>
        </w:sdtPr>
        <w:sdtEndPr/>
        <w:sdtContent>
          <w:commentRangeStart w:id="29"/>
        </w:sdtContent>
      </w:sdt>
      <w:sdt>
        <w:sdtPr>
          <w:tag w:val="goog_rdk_14"/>
          <w:id w:val="1100213546"/>
        </w:sdtPr>
        <w:sdtEndPr/>
        <w:sdtContent>
          <w:commentRangeStart w:id="30"/>
        </w:sdtContent>
      </w:sdt>
      <w:r w:rsidR="001B1A85">
        <w:rPr>
          <w:sz w:val="28"/>
          <w:szCs w:val="28"/>
        </w:rPr>
        <w:t>Results</w:t>
      </w:r>
      <w:commentRangeEnd w:id="29"/>
      <w:r w:rsidR="001B1A85">
        <w:commentReference w:id="29"/>
      </w:r>
      <w:commentRangeEnd w:id="30"/>
      <w:r w:rsidR="001B1A85">
        <w:commentReference w:id="30"/>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commentRangeStart w:id="31"/>
      <w:commentRangeStart w:id="32"/>
      <w:r>
        <w:t>cohorts</w:t>
      </w:r>
      <w:r w:rsidR="00356D83">
        <w:t xml:space="preserve"> (</w:t>
      </w:r>
      <w:r w:rsidR="00565A8A">
        <w:t>year classes</w:t>
      </w:r>
      <w:r w:rsidR="00356D83">
        <w:t>)</w:t>
      </w:r>
      <w:r>
        <w:t xml:space="preserve"> </w:t>
      </w:r>
      <w:commentRangeEnd w:id="31"/>
      <w:r w:rsidR="003A3F81">
        <w:rPr>
          <w:rStyle w:val="Kommentarsreferens"/>
        </w:rPr>
        <w:commentReference w:id="31"/>
      </w:r>
      <w:commentRangeEnd w:id="32"/>
      <w:r w:rsidR="005E5A84">
        <w:rPr>
          <w:rStyle w:val="Kommentarsreferens"/>
        </w:rPr>
        <w:commentReference w:id="32"/>
      </w:r>
      <w:r>
        <w:t xml:space="preserve">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w:t>
      </w:r>
      <w:commentRangeStart w:id="33"/>
      <w:commentRangeStart w:id="34"/>
      <w:commentRangeStart w:id="35"/>
      <w:r>
        <w:t>expected log pointwise predictive density</w:t>
      </w:r>
      <w:commentRangeEnd w:id="33"/>
      <w:r w:rsidR="00C00598">
        <w:rPr>
          <w:rStyle w:val="Kommentarsreferens"/>
        </w:rPr>
        <w:commentReference w:id="33"/>
      </w:r>
      <w:commentRangeEnd w:id="34"/>
      <w:r w:rsidR="00FB42D9">
        <w:rPr>
          <w:rStyle w:val="Kommentarsreferens"/>
        </w:rPr>
        <w:commentReference w:id="34"/>
      </w:r>
      <w:commentRangeEnd w:id="35"/>
      <w:r w:rsidR="003B69A1">
        <w:rPr>
          <w:rStyle w:val="Kommentarsreferens"/>
        </w:rPr>
        <w:commentReference w:id="35"/>
      </w:r>
      <w:r>
        <w:t xml:space="preserve"> </w:t>
      </w:r>
      <w:r w:rsidR="0097774D">
        <w:t>for a new observation</w:t>
      </w:r>
      <w:r w:rsidR="00CD50EA">
        <w:t>;</w:t>
      </w:r>
      <w:r w:rsidR="0097774D">
        <w:t xml:space="preserve"> </w:t>
      </w:r>
      <w:r>
        <w:t xml:space="preserve">Table S1), and there is a clear difference </w:t>
      </w:r>
      <w:r w:rsidR="00C00598">
        <w:t xml:space="preserve">in both </w:t>
      </w:r>
      <w:r>
        <w:t xml:space="preserve">the estimated values </w:t>
      </w:r>
      <w:r>
        <w:lastRenderedPageBreak/>
        <w:t>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commentRangeStart w:id="36"/>
      <w:commentRangeStart w:id="37"/>
      <w:commentRangeStart w:id="38"/>
      <w:r w:rsidR="003A3F81">
        <w:t>27</w:t>
      </w:r>
      <w:r w:rsidR="00C126A5">
        <w:t xml:space="preserve">% </w:t>
      </w:r>
      <w:r w:rsidR="009C5925">
        <w:t>larger growth coefficient</w:t>
      </w:r>
      <w:r w:rsidR="00C126A5">
        <w:t xml:space="preserve"> </w:t>
      </w:r>
      <w:commentRangeEnd w:id="36"/>
      <w:r w:rsidR="009C5925">
        <w:rPr>
          <w:rStyle w:val="Kommentarsreferens"/>
        </w:rPr>
        <w:commentReference w:id="36"/>
      </w:r>
      <w:commentRangeEnd w:id="37"/>
      <w:r w:rsidR="00C75D8E">
        <w:rPr>
          <w:rStyle w:val="Kommentarsreferens"/>
        </w:rPr>
        <w:commentReference w:id="37"/>
      </w:r>
      <w:commentRangeEnd w:id="38"/>
      <w:r w:rsidR="003B69A1">
        <w:rPr>
          <w:rStyle w:val="Kommentarsreferens"/>
        </w:rPr>
        <w:commentReference w:id="38"/>
      </w:r>
      <w:r w:rsidR="00C126A5">
        <w:t>(</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commentRangeStart w:id="39"/>
      <w:commentRangeStart w:id="40"/>
      <w:r w:rsidR="00C126A5">
        <w:t>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commentRangeEnd w:id="39"/>
      <w:r w:rsidR="00CD50EA">
        <w:rPr>
          <w:rStyle w:val="Kommentarsreferens"/>
        </w:rPr>
        <w:commentReference w:id="39"/>
      </w:r>
      <w:commentRangeEnd w:id="40"/>
      <w:r w:rsidR="003B69A1">
        <w:rPr>
          <w:rStyle w:val="Kommentarsreferens"/>
        </w:rPr>
        <w:commentReference w:id="40"/>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w:commentRangeStart w:id="41"/>
            <w:commentRangeStart w:id="42"/>
            <m:r>
              <w:rPr>
                <w:rFonts w:ascii="Cambria Math" w:eastAsia="Cambria Math" w:hAnsi="Cambria Math" w:cs="Cambria Math"/>
              </w:rPr>
              <m:t>θ</m:t>
            </m:r>
            <w:commentRangeEnd w:id="41"/>
            <m:r>
              <m:rPr>
                <m:sty m:val="p"/>
              </m:rPr>
              <w:rPr>
                <w:rStyle w:val="Kommentarsreferens"/>
              </w:rPr>
              <w:commentReference w:id="41"/>
            </m:r>
            <w:commentRangeEnd w:id="42"/>
            <m:r>
              <m:rPr>
                <m:sty m:val="p"/>
              </m:rPr>
              <w:rPr>
                <w:rStyle w:val="Kommentarsreferens"/>
              </w:rPr>
              <w:commentReference w:id="42"/>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m:t>
        </m:r>
        <w:commentRangeStart w:id="43"/>
        <w:commentRangeStart w:id="44"/>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w:t>
      </w:r>
      <w:commentRangeEnd w:id="43"/>
      <w:r w:rsidR="00B70C58">
        <w:rPr>
          <w:rStyle w:val="Kommentarsreferens"/>
        </w:rPr>
        <w:commentReference w:id="43"/>
      </w:r>
      <w:commentRangeEnd w:id="44"/>
      <w:r w:rsidR="00D5038D">
        <w:rPr>
          <w:rStyle w:val="Kommentarsreferens"/>
        </w:rPr>
        <w:commentReference w:id="44"/>
      </w:r>
      <w:r w:rsidR="009B06EB">
        <w:t xml:space="preserve">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w:commentRangeStart w:id="45"/>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w:commentRangeEnd w:id="45"/>
        <m:r>
          <m:rPr>
            <m:sty m:val="p"/>
          </m:rPr>
          <w:rPr>
            <w:rStyle w:val="Kommentarsreferens"/>
          </w:rPr>
          <w:commentReference w:id="45"/>
        </m:r>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commentRangeStart w:id="46"/>
      <w:r w:rsidR="0032100D" w:rsidRPr="00B41B40">
        <w:rPr>
          <w:rFonts w:ascii="Cambria Math" w:hAnsi="Cambria Math"/>
          <w:i/>
        </w:rPr>
        <w:t>θ</w:t>
      </w:r>
      <w:commentRangeEnd w:id="46"/>
      <w:r w:rsidR="00CD50EA">
        <w:rPr>
          <w:rStyle w:val="Kommentarsreferens"/>
        </w:rPr>
        <w:commentReference w:id="46"/>
      </w:r>
      <w:r>
        <w:t xml:space="preserve"> </w:t>
      </w:r>
      <w:r w:rsidR="009B06EB">
        <w:t xml:space="preserve"> </w:t>
      </w:r>
      <w:r>
        <w:t>both only had 0.3% of the density below 0</w:t>
      </w:r>
      <w:r w:rsidR="009B06EB">
        <w:t xml:space="preserve"> (Fig. 3C, E), indicating </w:t>
      </w:r>
      <w:commentRangeStart w:id="47"/>
      <w:commentRangeStart w:id="48"/>
      <w:r w:rsidR="00796AE9">
        <w:t>high probability that growth rates have differentiated</w:t>
      </w:r>
      <w:r w:rsidR="00CD50EA">
        <w:t xml:space="preserve"> between the heated and reference area</w:t>
      </w:r>
      <w:r>
        <w:t xml:space="preserve">. </w:t>
      </w:r>
      <w:commentRangeEnd w:id="47"/>
      <w:r w:rsidR="00D5038D">
        <w:rPr>
          <w:rStyle w:val="Kommentarsreferens"/>
        </w:rPr>
        <w:commentReference w:id="47"/>
      </w:r>
      <w:commentRangeEnd w:id="48"/>
      <w:r w:rsidR="00CD50EA">
        <w:rPr>
          <w:rStyle w:val="Kommentarsreferens"/>
        </w:rPr>
        <w:commentReference w:id="48"/>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w:lastRenderedPageBreak/>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D83772">
      <w:pPr>
        <w:spacing w:line="480" w:lineRule="auto"/>
        <w:jc w:val="both"/>
        <w:rPr>
          <w:sz w:val="28"/>
          <w:szCs w:val="28"/>
        </w:rPr>
      </w:pPr>
      <w:sdt>
        <w:sdtPr>
          <w:tag w:val="goog_rdk_23"/>
          <w:id w:val="-2108262415"/>
        </w:sdtPr>
        <w:sdtEndPr/>
        <w:sdtContent>
          <w:commentRangeStart w:id="49"/>
        </w:sdtContent>
      </w:sdt>
      <w:sdt>
        <w:sdtPr>
          <w:tag w:val="goog_rdk_24"/>
          <w:id w:val="-1285574110"/>
        </w:sdtPr>
        <w:sdtEndPr/>
        <w:sdtContent/>
      </w:sdt>
      <w:sdt>
        <w:sdtPr>
          <w:tag w:val="goog_rdk_25"/>
          <w:id w:val="727271571"/>
        </w:sdtPr>
        <w:sdtEndPr/>
        <w:sdtContent>
          <w:commentRangeStart w:id="50"/>
        </w:sdtContent>
      </w:sdt>
      <w:r w:rsidR="001B1A85">
        <w:rPr>
          <w:sz w:val="28"/>
          <w:szCs w:val="28"/>
        </w:rPr>
        <w:t>Discussion</w:t>
      </w:r>
      <w:commentRangeEnd w:id="49"/>
      <w:r w:rsidR="001B1A85">
        <w:commentReference w:id="49"/>
      </w:r>
      <w:commentRangeEnd w:id="50"/>
      <w:r w:rsidR="001B1A85">
        <w:commentReference w:id="50"/>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commentRangeStart w:id="51"/>
      <w:commentRangeStart w:id="52"/>
      <w:r>
        <w:t>exploited</w:t>
      </w:r>
      <w:commentRangeEnd w:id="51"/>
      <w:r w:rsidR="00CD50EA">
        <w:rPr>
          <w:rStyle w:val="Kommentarsreferens"/>
        </w:rPr>
        <w:commentReference w:id="51"/>
      </w:r>
      <w:commentRangeEnd w:id="52"/>
      <w:r w:rsidR="003B69A1">
        <w:rPr>
          <w:rStyle w:val="Kommentarsreferens"/>
        </w:rPr>
        <w:commentReference w:id="52"/>
      </w:r>
      <w:r>
        <w:t>,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commentRangeStart w:id="53"/>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commentRangeEnd w:id="53"/>
      <w:r w:rsidR="00CD50EA">
        <w:rPr>
          <w:rStyle w:val="Kommentarsreferens"/>
        </w:rPr>
        <w:commentReference w:id="53"/>
      </w:r>
      <w:r w:rsidR="00B70C58">
        <w:t xml:space="preserve">While factors other than temperature could have contributed to the elevated growth and mortality, </w:t>
      </w:r>
      <w:commentRangeStart w:id="54"/>
      <w:commentRangeStart w:id="55"/>
      <w:commentRangeStart w:id="56"/>
      <w:r w:rsidR="00B70C58">
        <w:t xml:space="preserve">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commentRangeEnd w:id="55"/>
      <w:commentRangeEnd w:id="56"/>
      <w:r w:rsidR="00B70C58">
        <w:t>, which makes the findings highly relevant in the context of global warming</w:t>
      </w:r>
      <w:commentRangeEnd w:id="54"/>
      <w:r w:rsidR="002470E8">
        <w:rPr>
          <w:rStyle w:val="Kommentarsreferens"/>
        </w:rPr>
        <w:commentReference w:id="54"/>
      </w:r>
      <w:r w:rsidR="00B70C58">
        <w:t>.</w:t>
      </w:r>
      <w:r w:rsidR="00E46EE6">
        <w:rPr>
          <w:rStyle w:val="Kommentarsreferens"/>
        </w:rPr>
        <w:commentReference w:id="55"/>
      </w:r>
      <w:r w:rsidR="00136D0F">
        <w:rPr>
          <w:rStyle w:val="Kommentarsreferens"/>
        </w:rPr>
        <w:commentReference w:id="56"/>
      </w:r>
      <w:r w:rsidR="00B70C58">
        <w:t xml:space="preserve"> </w:t>
      </w:r>
    </w:p>
    <w:p w14:paraId="0000002E" w14:textId="20F0E7F1"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commentRangeStart w:id="57"/>
      <w:commentRangeStart w:id="58"/>
      <w:r w:rsidR="001B1A85">
        <w:t>The contrasts lie in that both asymptotic size and size-</w:t>
      </w:r>
      <w:r w:rsidR="001B1A85">
        <w:lastRenderedPageBreak/>
        <w:t xml:space="preserv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commentRangeEnd w:id="57"/>
      <w:r w:rsidR="00CD50EA">
        <w:rPr>
          <w:rStyle w:val="Kommentarsreferens"/>
        </w:rPr>
        <w:commentReference w:id="57"/>
      </w:r>
      <w:commentRangeEnd w:id="58"/>
      <w:r w:rsidR="007C3DE3">
        <w:rPr>
          <w:rStyle w:val="Kommentarsreferens"/>
        </w:rPr>
        <w:commentReference w:id="58"/>
      </w:r>
      <w:r w:rsidR="0016529A">
        <w:t>S</w:t>
      </w:r>
      <w:r w:rsidR="001B1A85">
        <w:t>ince optimum growth 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 xml:space="preserve">the 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commentRangeStart w:id="59"/>
      <w:commentRangeStart w:id="60"/>
      <w:r w:rsidR="001B1A85" w:rsidRPr="001D3E57">
        <w:t>.</w:t>
      </w:r>
      <w:commentRangeEnd w:id="59"/>
      <w:r w:rsidRPr="001D3E57">
        <w:rPr>
          <w:rStyle w:val="Kommentarsreferens"/>
        </w:rPr>
        <w:commentReference w:id="59"/>
      </w:r>
      <w:commentRangeEnd w:id="60"/>
      <w:r w:rsidR="007F5B61" w:rsidRPr="001D3E57">
        <w:rPr>
          <w:rStyle w:val="Kommentarsreferens"/>
        </w:rPr>
        <w:commentReference w:id="60"/>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commentRangeStart w:id="61"/>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commentRangeEnd w:id="61"/>
      <w:r w:rsidR="00E40B76" w:rsidRPr="001D3E57">
        <w:rPr>
          <w:rStyle w:val="Kommentarsreferens"/>
        </w:rPr>
        <w:commentReference w:id="61"/>
      </w:r>
      <w:r w:rsidR="007B3E32" w:rsidRPr="001D3E57">
        <w:t xml:space="preserve"> Moreover, </w:t>
      </w:r>
      <w:r w:rsidR="006A31B6" w:rsidRPr="001D3E57">
        <w:t>it also highlights that we need to focus</w:t>
      </w:r>
      <w:del w:id="62" w:author="Karlsson Malin U" w:date="2022-04-11T15:25:00Z">
        <w:r w:rsidR="001D3E57" w:rsidDel="00107746">
          <w:delText xml:space="preserve"> to</w:delText>
        </w:r>
      </w:del>
      <w:r w:rsidR="001D3E57">
        <w:t xml:space="preserve"> 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0DB45EF5"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evaluations 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r w:rsidR="00EA6A19">
        <w:t>.</w:t>
      </w:r>
      <w:r w:rsidR="00303E9A">
        <w:t xml:space="preserve"> Since </w:t>
      </w:r>
      <w:r w:rsidR="00741298" w:rsidRPr="003339F5">
        <w:t>a</w:t>
      </w:r>
      <w:commentRangeStart w:id="63"/>
      <w:commentRangeStart w:id="64"/>
      <w:commentRangeStart w:id="65"/>
      <w:commentRangeEnd w:id="63"/>
      <w:r w:rsidR="00E0077A" w:rsidRPr="003339F5">
        <w:rPr>
          <w:rStyle w:val="Kommentarsreferens"/>
        </w:rPr>
        <w:commentReference w:id="63"/>
      </w:r>
      <w:commentRangeEnd w:id="64"/>
      <w:r w:rsidR="007F5B61" w:rsidRPr="003339F5">
        <w:rPr>
          <w:rStyle w:val="Kommentarsreferens"/>
        </w:rPr>
        <w:commentReference w:id="64"/>
      </w:r>
      <w:commentRangeEnd w:id="65"/>
      <w:r w:rsidR="00E40B76" w:rsidRPr="003339F5">
        <w:rPr>
          <w:rStyle w:val="Kommentarsreferens"/>
        </w:rPr>
        <w:commentReference w:id="65"/>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within-species mortality responses to warming need to be further studie</w:t>
      </w:r>
      <w:r w:rsidR="00A46A16">
        <w:t>d</w:t>
      </w:r>
      <w:r w:rsidR="001B1A85" w:rsidRPr="001D76A0">
        <w:t xml:space="preserve">. </w:t>
      </w:r>
      <w:r w:rsidR="00303E9A">
        <w:t xml:space="preserve">It also </w:t>
      </w:r>
      <w:r w:rsidR="00AC2B67" w:rsidRPr="00780A61">
        <w:t xml:space="preserve">requires accounting for </w:t>
      </w:r>
      <w:r w:rsidR="00A946FE">
        <w:t>effects of warming on growth</w:t>
      </w:r>
      <w:r w:rsidR="00AC2B67" w:rsidRPr="00780A61">
        <w:t xml:space="preserve">, </w:t>
      </w:r>
      <w:r w:rsidR="00A946FE">
        <w:t xml:space="preserve">and how 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97513" w:rsidRPr="001D76A0">
        <w:t xml:space="preserve">In conclusion, understanding how the size- and age-distribution change rather than the mean size </w:t>
      </w:r>
      <w:r w:rsidR="00997513" w:rsidRPr="001D76A0">
        <w:lastRenderedPageBreak/>
        <w:t xml:space="preserve">is critical 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Key to do this is to acknowledge temperature effects on 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commentRangeStart w:id="66"/>
      <w:r>
        <w:rPr>
          <w:sz w:val="28"/>
          <w:szCs w:val="28"/>
        </w:rPr>
        <w:t>Materials and Methods</w:t>
      </w:r>
      <w:commentRangeEnd w:id="66"/>
      <w:r>
        <w:commentReference w:id="66"/>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w:t>
      </w:r>
      <w:commentRangeStart w:id="67"/>
      <w:r>
        <w:t xml:space="preserve">fish growing up in the </w:t>
      </w:r>
      <w:r w:rsidR="00E0077A">
        <w:t xml:space="preserve">heated </w:t>
      </w:r>
      <w:r>
        <w:t>Biotest lake can easily swim out, meaning we cannot be sure fish in the reference area did not recently arrive from the Biotest lake</w:t>
      </w:r>
      <w:commentRangeEnd w:id="67"/>
      <w:r w:rsidR="00E40B76">
        <w:rPr>
          <w:rStyle w:val="Kommentarsreferens"/>
        </w:rPr>
        <w:commentReference w:id="67"/>
      </w:r>
      <w:r>
        <w:t>. Hence, we use data up until</w:t>
      </w:r>
      <w:r w:rsidR="00E0077A">
        <w:t xml:space="preserve"> </w:t>
      </w:r>
      <w:commentRangeStart w:id="68"/>
      <w:r>
        <w:t>2003</w:t>
      </w:r>
      <w:commentRangeEnd w:id="68"/>
      <w:r>
        <w:commentReference w:id="68"/>
      </w:r>
      <w:r>
        <w:t xml:space="preserve">.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w:t>
      </w:r>
      <w:r>
        <w:lastRenderedPageBreak/>
        <w:t xml:space="preserve">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t>
      </w:r>
      <w:commentRangeStart w:id="69"/>
      <w:commentRangeStart w:id="70"/>
      <w:commentRangeStart w:id="71"/>
      <w:r w:rsidR="001B1A85">
        <w:t>(with control counts done on otoliths)</w:t>
      </w:r>
      <w:commentRangeEnd w:id="69"/>
      <w:r w:rsidR="00D66B67">
        <w:rPr>
          <w:rStyle w:val="Kommentarsreferens"/>
        </w:rPr>
        <w:commentReference w:id="69"/>
      </w:r>
      <w:commentRangeEnd w:id="70"/>
      <w:r w:rsidR="00932624">
        <w:rPr>
          <w:rStyle w:val="Kommentarsreferens"/>
        </w:rPr>
        <w:commentReference w:id="70"/>
      </w:r>
      <w:commentRangeEnd w:id="71"/>
      <w:r w:rsidR="00C75D8E">
        <w:rPr>
          <w:rStyle w:val="Kommentarsreferens"/>
        </w:rPr>
        <w:commentReference w:id="71"/>
      </w:r>
      <w:r w:rsidR="001B1A85">
        <w:t xml:space="preserve">,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w:commentRangeStart w:id="72"/>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w:commentRangeStart w:id="73"/>
            <w:commentRangeEnd w:id="73"/>
            <m:r>
              <m:rPr>
                <m:sty m:val="p"/>
              </m:rPr>
              <w:rPr>
                <w:rStyle w:val="Kommentarsreferens"/>
              </w:rPr>
              <w:commentReference w:id="73"/>
            </m:r>
          </m:sup>
        </m:sSup>
      </m:oMath>
      <w:r w:rsidR="001B1A85">
        <w:t xml:space="preserve">, </w:t>
      </w:r>
      <w:commentRangeEnd w:id="72"/>
      <w:r w:rsidR="00825F3D">
        <w:rPr>
          <w:rStyle w:val="Kommentarsreferens"/>
        </w:rPr>
        <w:commentReference w:id="72"/>
      </w:r>
      <w:r w:rsidR="001B1A85">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commentRangeStart w:id="74"/>
      <w:commentRangeStart w:id="75"/>
      <w:r w:rsidR="001B1A85">
        <w:t>.</w:t>
      </w:r>
      <w:commentRangeEnd w:id="74"/>
    </w:p>
    <w:p w14:paraId="00000037" w14:textId="45373948" w:rsidR="00037DE8" w:rsidRDefault="00D66B67" w:rsidP="00410AAA">
      <w:pPr>
        <w:spacing w:line="480" w:lineRule="auto"/>
        <w:ind w:firstLine="284"/>
        <w:jc w:val="both"/>
      </w:pPr>
      <w:r>
        <w:rPr>
          <w:rStyle w:val="Kommentarsreferens"/>
        </w:rPr>
        <w:commentReference w:id="74"/>
      </w:r>
      <w:commentRangeEnd w:id="75"/>
      <w:r w:rsidR="00C40368">
        <w:rPr>
          <w:rStyle w:val="Kommentarsreferens"/>
        </w:rPr>
        <w:commentReference w:id="75"/>
      </w:r>
      <w:commentRangeStart w:id="76"/>
      <w:commentRangeEnd w:id="76"/>
      <w:r w:rsidR="00826C17">
        <w:rPr>
          <w:rStyle w:val="Kommentarsreferens"/>
        </w:rPr>
        <w:commentReference w:id="76"/>
      </w: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t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 xml:space="preserve">catch as the response variables (i.e., not back-calculated length-at-age). This was to have a simpler model and not have to account for parameters varying within </w:t>
      </w:r>
      <w:r>
        <w:lastRenderedPageBreak/>
        <w:t>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D83772"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D83772"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D83772"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w:t>
      </w:r>
      <w:commentRangeStart w:id="77"/>
      <w:commentRangeStart w:id="78"/>
      <w:r>
        <w:t xml:space="preserve">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w:t>
      </w:r>
      <w:commentRangeEnd w:id="77"/>
      <w:r w:rsidR="00A23814">
        <w:rPr>
          <w:rStyle w:val="Kommentarsreferens"/>
        </w:rPr>
        <w:commentReference w:id="77"/>
      </w:r>
      <w:commentRangeEnd w:id="78"/>
      <w:r w:rsidR="00D11B8E">
        <w:rPr>
          <w:rStyle w:val="Kommentarsreferens"/>
        </w:rPr>
        <w:commentReference w:id="78"/>
      </w:r>
      <w:r>
        <w:t>,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xml:space="preserve">. To aid convergence of this non-linear model, we used </w:t>
      </w:r>
      <w:r>
        <w:lastRenderedPageBreak/>
        <w:t>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commentRangeStart w:id="79"/>
      <w:commentRangeStart w:id="80"/>
      <w:r w:rsidRPr="007D26B6">
        <w:t xml:space="preserve">size </w:t>
      </w:r>
      <w:commentRangeEnd w:id="79"/>
      <w:r w:rsidR="001B3620" w:rsidRPr="007D26B6">
        <w:rPr>
          <w:rStyle w:val="Kommentarsreferens"/>
        </w:rPr>
        <w:commentReference w:id="79"/>
      </w:r>
      <w:commentRangeEnd w:id="80"/>
      <w:r w:rsidR="007D26B6" w:rsidRPr="007D26B6">
        <w:rPr>
          <w:rStyle w:val="Kommentarsreferens"/>
        </w:rPr>
        <w:commentReference w:id="80"/>
      </w:r>
      <w:r w:rsidRPr="007D26B6">
        <w:t>(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w:t>
      </w:r>
      <w:proofErr w:type="gramStart"/>
      <w:r w:rsidR="0077456C">
        <w:t xml:space="preserve">each </w:t>
      </w:r>
      <w:r>
        <w:t>individual</w:t>
      </w:r>
      <w:proofErr w:type="gramEnd"/>
      <w:r>
        <w:t xml:space="preserve">.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D83772">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D83772">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D83772"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D83772">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D83772"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D83772"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lastRenderedPageBreak/>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D83772"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81"/>
    <w:p w14:paraId="4964A4ED" w14:textId="253859E4" w:rsidR="00A378E6" w:rsidRPr="008F06C1" w:rsidRDefault="00D83772"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w:commentRangeEnd w:id="81"/>
          <m:r>
            <m:rPr>
              <m:sty m:val="p"/>
            </m:rPr>
            <w:rPr>
              <w:rStyle w:val="Kommentarsreferens"/>
            </w:rPr>
            <w:commentReference w:id="81"/>
          </m:r>
        </m:oMath>
      </m:oMathPara>
    </w:p>
    <w:p w14:paraId="0000004A" w14:textId="74D7D91D" w:rsidR="00037DE8" w:rsidRPr="00A378E6" w:rsidRDefault="00D83772">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w:t>
      </w:r>
      <w:r>
        <w:lastRenderedPageBreak/>
        <w:t xml:space="preserve">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commentRangeStart w:id="82"/>
          <w:commentRangeStart w:id="83"/>
        </w:sdtContent>
      </w:sdt>
      <w:r>
        <w:t xml:space="preserve">data </w:t>
      </w:r>
      <w:commentRangeEnd w:id="83"/>
      <w:r>
        <w:commentReference w:id="83"/>
      </w:r>
      <w:commentRangeEnd w:id="82"/>
      <w:r w:rsidR="00C75D8E">
        <w:rPr>
          <w:rStyle w:val="Kommentarsreferens"/>
        </w:rPr>
        <w:commentReference w:id="82"/>
      </w:r>
      <w:r>
        <w:t xml:space="preserve">and R code </w:t>
      </w:r>
      <w:r w:rsidR="003D6A14">
        <w:t xml:space="preserve">to reproduce the analyses </w:t>
      </w:r>
      <w:r>
        <w:t>can be downloaded from a GitHub repository (</w:t>
      </w:r>
      <w:hyperlink r:id="rId9">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D83772">
      <w:pPr>
        <w:spacing w:line="480" w:lineRule="auto"/>
        <w:jc w:val="both"/>
        <w:rPr>
          <w:sz w:val="28"/>
          <w:szCs w:val="28"/>
        </w:rPr>
      </w:pPr>
      <w:sdt>
        <w:sdtPr>
          <w:tag w:val="goog_rdk_38"/>
          <w:id w:val="-507982345"/>
        </w:sdtPr>
        <w:sdtEndPr/>
        <w:sdtContent>
          <w:commentRangeStart w:id="84"/>
        </w:sdtContent>
      </w:sdt>
      <w:r w:rsidR="001B1A85">
        <w:rPr>
          <w:sz w:val="28"/>
          <w:szCs w:val="28"/>
        </w:rPr>
        <w:t>Author Contributions</w:t>
      </w:r>
      <w:commentRangeEnd w:id="84"/>
      <w:r w:rsidR="001B1A85">
        <w:commentReference w:id="84"/>
      </w:r>
    </w:p>
    <w:p w14:paraId="00000059" w14:textId="77777777" w:rsidR="00037DE8" w:rsidRDefault="00D83772">
      <w:pPr>
        <w:spacing w:line="480" w:lineRule="auto"/>
        <w:jc w:val="both"/>
      </w:pPr>
      <w:sdt>
        <w:sdtPr>
          <w:tag w:val="goog_rdk_39"/>
          <w:id w:val="-2118511830"/>
        </w:sdtPr>
        <w:sdtEndPr/>
        <w:sdtContent>
          <w:commentRangeStart w:id="85"/>
        </w:sdtContent>
      </w:sdt>
      <w:r w:rsidR="001B1A85">
        <w:t xml:space="preserve">ML conceived the idea and designed the study and the statistical analysis. Data-processing, initial statistical analyses, and </w:t>
      </w:r>
      <w:sdt>
        <w:sdtPr>
          <w:tag w:val="goog_rdk_40"/>
          <w:id w:val="-1911996344"/>
        </w:sdtPr>
        <w:sdtEndPr/>
        <w:sdtContent>
          <w:commentRangeStart w:id="86"/>
        </w:sdtContent>
      </w:sdt>
      <w:r w:rsidR="001B1A85">
        <w:t xml:space="preserve">initial writing </w:t>
      </w:r>
      <w:commentRangeEnd w:id="86"/>
      <w:r w:rsidR="001B1A85">
        <w:commentReference w:id="86"/>
      </w:r>
      <w:r w:rsidR="001B1A85">
        <w:t>was done by MK and ML. AG contributed critically to all mentioned parts of the paper. All authors contributed to the manuscript writing and gave final approval for publication.</w:t>
      </w:r>
      <w:commentRangeEnd w:id="85"/>
      <w:r w:rsidR="001B1A85">
        <w:commentReference w:id="85"/>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commentRangeStart w:id="87"/>
    <w:commentRangeStart w:id="88"/>
    <w:p w14:paraId="27A8CF5B" w14:textId="77777777" w:rsidR="00471580" w:rsidRPr="00471580" w:rsidRDefault="00674C63" w:rsidP="00471580">
      <w:pPr>
        <w:pStyle w:val="Litteraturfrteckning"/>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Litteraturfrteckning"/>
        <w:rPr>
          <w:lang w:val="en-GB"/>
        </w:rPr>
      </w:pPr>
      <w:r w:rsidRPr="00471580">
        <w:rPr>
          <w:lang w:val="en-GB"/>
        </w:rPr>
        <w:t>2.</w:t>
      </w:r>
      <w:r w:rsidRPr="00471580">
        <w:rPr>
          <w:lang w:val="en-GB"/>
        </w:rPr>
        <w:tab/>
        <w:t xml:space="preserve">Atkinson, D. &amp; Sibly,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Litteraturfrteckning"/>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Litteraturfrteckning"/>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Litteraturfrteckning"/>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Litteraturfrteckning"/>
        <w:rPr>
          <w:lang w:val="en-GB"/>
        </w:rPr>
      </w:pPr>
      <w:r w:rsidRPr="00471580">
        <w:rPr>
          <w:lang w:val="en-GB"/>
        </w:rPr>
        <w:t>6.</w:t>
      </w:r>
      <w:r w:rsidRPr="00471580">
        <w:rPr>
          <w:lang w:val="en-GB"/>
        </w:rPr>
        <w:tab/>
        <w:t xml:space="preserve">Atkinson, D. Temperatur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Litteraturfrteckning"/>
        <w:rPr>
          <w:lang w:val="en-GB"/>
        </w:rPr>
      </w:pPr>
      <w:r w:rsidRPr="00471580">
        <w:rPr>
          <w:lang w:val="en-GB"/>
        </w:rPr>
        <w:lastRenderedPageBreak/>
        <w:t>7.</w:t>
      </w:r>
      <w:r w:rsidRPr="00471580">
        <w:rPr>
          <w:lang w:val="en-GB"/>
        </w:rPr>
        <w:tab/>
        <w:t xml:space="preserve">Fritschi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Litteraturfrteckning"/>
        <w:rPr>
          <w:lang w:val="en-GB"/>
        </w:rPr>
      </w:pPr>
      <w:r w:rsidRPr="00471580">
        <w:rPr>
          <w:lang w:val="en-GB"/>
        </w:rPr>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Litteraturfrteckning"/>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Litteraturfrteckning"/>
        <w:rPr>
          <w:lang w:val="en-GB"/>
        </w:rPr>
      </w:pPr>
      <w:r w:rsidRPr="00471580">
        <w:rPr>
          <w:lang w:val="en-GB"/>
        </w:rPr>
        <w:t>10.</w:t>
      </w:r>
      <w:r w:rsidRPr="00471580">
        <w:rPr>
          <w:lang w:val="en-GB"/>
        </w:rPr>
        <w:tab/>
        <w:t xml:space="preserve">Blanchard, J. L., Heneghan, R. F., Everett, J. D., Trebilco,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Litteraturfrteckning"/>
        <w:rPr>
          <w:lang w:val="en-GB"/>
        </w:rPr>
      </w:pPr>
      <w:r w:rsidRPr="00471580">
        <w:rPr>
          <w:lang w:val="en-GB"/>
        </w:rPr>
        <w:t>11.</w:t>
      </w:r>
      <w:r w:rsidRPr="00471580">
        <w:rPr>
          <w:lang w:val="en-GB"/>
        </w:rPr>
        <w:tab/>
        <w:t xml:space="preserve">Brown, J. H., Gillooly,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Litteraturfrteckning"/>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Litteraturfrteckning"/>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Litteraturfrteckning"/>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Litteraturfrteckning"/>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Litteraturfrteckning"/>
        <w:rPr>
          <w:lang w:val="en-GB"/>
        </w:rPr>
      </w:pPr>
      <w:r w:rsidRPr="00471580">
        <w:rPr>
          <w:lang w:val="en-GB"/>
        </w:rPr>
        <w:lastRenderedPageBreak/>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Litteraturfrteckning"/>
        <w:rPr>
          <w:lang w:val="en-GB"/>
        </w:rPr>
      </w:pPr>
      <w:r w:rsidRPr="00471580">
        <w:rPr>
          <w:lang w:val="en-GB"/>
        </w:rPr>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Litteraturfrteckning"/>
        <w:rPr>
          <w:lang w:val="en-GB"/>
        </w:rPr>
      </w:pPr>
      <w:r w:rsidRPr="00471580">
        <w:rPr>
          <w:lang w:val="en-GB"/>
        </w:rPr>
        <w:t>18.</w:t>
      </w:r>
      <w:r w:rsidRPr="00471580">
        <w:rPr>
          <w:lang w:val="en-GB"/>
        </w:rPr>
        <w:tab/>
        <w:t xml:space="preserve">White, E. P., Ernest, S. K. M., Kerkhoff, A. J. &amp; Enquist,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Litteraturfrteckning"/>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Litteraturfrteckning"/>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Litteraturfrteckning"/>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Litteraturfrteckning"/>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Litteraturfrteckning"/>
        <w:rPr>
          <w:lang w:val="en-GB"/>
        </w:rPr>
      </w:pPr>
      <w:r w:rsidRPr="00471580">
        <w:rPr>
          <w:lang w:val="en-GB"/>
        </w:rPr>
        <w:t>23.</w:t>
      </w:r>
      <w:r w:rsidRPr="00471580">
        <w:rPr>
          <w:lang w:val="en-GB"/>
        </w:rPr>
        <w:tab/>
        <w:t xml:space="preserve">Daufresne, M., Lengfellner,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Litteraturfrteckning"/>
        <w:rPr>
          <w:lang w:val="en-GB"/>
        </w:rPr>
      </w:pPr>
      <w:r w:rsidRPr="00471580">
        <w:rPr>
          <w:lang w:val="en-GB"/>
        </w:rPr>
        <w:t>24.</w:t>
      </w:r>
      <w:r w:rsidRPr="00471580">
        <w:rPr>
          <w:lang w:val="en-GB"/>
        </w:rPr>
        <w:tab/>
        <w:t xml:space="preserve">Lindmark, M., Ohlberger, J. &amp; Gårdmark,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Litteraturfrteckning"/>
        <w:rPr>
          <w:lang w:val="en-GB"/>
        </w:rPr>
      </w:pPr>
      <w:r w:rsidRPr="00471580">
        <w:rPr>
          <w:lang w:val="en-GB"/>
        </w:rPr>
        <w:t>25.</w:t>
      </w:r>
      <w:r w:rsidRPr="00471580">
        <w:rPr>
          <w:lang w:val="en-GB"/>
        </w:rPr>
        <w:tab/>
        <w:t xml:space="preserve">Brett, J. R., Shelbourn,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Litteraturfrteckning"/>
        <w:rPr>
          <w:lang w:val="en-GB"/>
        </w:rPr>
      </w:pPr>
      <w:r w:rsidRPr="00471580">
        <w:rPr>
          <w:lang w:val="en-GB"/>
        </w:rPr>
        <w:lastRenderedPageBreak/>
        <w:t>26.</w:t>
      </w:r>
      <w:r w:rsidRPr="00471580">
        <w:rPr>
          <w:lang w:val="en-GB"/>
        </w:rPr>
        <w:tab/>
        <w:t xml:space="preserve">Baudron, A. R., Needle, C. L., Rijnsdorp,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Litteraturfrteckning"/>
        <w:rPr>
          <w:lang w:val="en-GB"/>
        </w:rPr>
      </w:pPr>
      <w:r w:rsidRPr="00471580">
        <w:rPr>
          <w:lang w:val="en-GB"/>
        </w:rPr>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Litteraturfrteckning"/>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Litteraturfrteckning"/>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Litteraturfrteckning"/>
        <w:rPr>
          <w:lang w:val="en-GB"/>
        </w:rPr>
      </w:pPr>
      <w:r w:rsidRPr="00471580">
        <w:rPr>
          <w:lang w:val="en-GB"/>
        </w:rPr>
        <w:t>30.</w:t>
      </w:r>
      <w:r w:rsidRPr="00471580">
        <w:rPr>
          <w:lang w:val="en-GB"/>
        </w:rPr>
        <w:tab/>
        <w:t xml:space="preserve">Gårdmark,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Litteraturfrteckning"/>
        <w:rPr>
          <w:lang w:val="en-GB"/>
        </w:rPr>
      </w:pPr>
      <w:r w:rsidRPr="00471580">
        <w:rPr>
          <w:lang w:val="en-GB"/>
        </w:rPr>
        <w:t>31.</w:t>
      </w:r>
      <w:r w:rsidRPr="00471580">
        <w:rPr>
          <w:lang w:val="en-GB"/>
        </w:rPr>
        <w:tab/>
        <w:t xml:space="preserve">McCoy, M. W. &amp; Gillooly,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Litteraturfrteckning"/>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Litteraturfrteckning"/>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Litteraturfrteckning"/>
        <w:rPr>
          <w:lang w:val="en-GB"/>
        </w:rPr>
      </w:pPr>
      <w:r w:rsidRPr="00471580">
        <w:rPr>
          <w:lang w:val="en-GB"/>
        </w:rPr>
        <w:t>34.</w:t>
      </w:r>
      <w:r w:rsidRPr="00471580">
        <w:rPr>
          <w:lang w:val="en-GB"/>
        </w:rPr>
        <w:tab/>
        <w:t xml:space="preserve">Gislason, H., Daan, N., Rice, J. C. &amp; Pope, J. G. Size, growth, temperatur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Litteraturfrteckning"/>
        <w:rPr>
          <w:lang w:val="en-GB"/>
        </w:rPr>
      </w:pPr>
      <w:r w:rsidRPr="00471580">
        <w:rPr>
          <w:lang w:val="en-GB"/>
        </w:rPr>
        <w:lastRenderedPageBreak/>
        <w:t>35.</w:t>
      </w:r>
      <w:r w:rsidRPr="00471580">
        <w:rPr>
          <w:lang w:val="en-GB"/>
        </w:rPr>
        <w:tab/>
        <w:t xml:space="preserve">Berggren, T., Bergström, U., Sundblad, G. &amp; Östman, Ö. Warmer water increases early body growth of northern pike (Esox lucius) but mortality has larger impact on decreasing body sizes. </w:t>
      </w:r>
      <w:r w:rsidRPr="00471580">
        <w:rPr>
          <w:i/>
          <w:iCs/>
          <w:lang w:val="en-GB"/>
        </w:rPr>
        <w:t>Can. J. Fish. Aquat. Sci.</w:t>
      </w:r>
      <w:r w:rsidRPr="00471580">
        <w:rPr>
          <w:lang w:val="en-GB"/>
        </w:rPr>
        <w:t xml:space="preserve"> (2021) doi:10.1139/cjfas-2020-0386.</w:t>
      </w:r>
    </w:p>
    <w:p w14:paraId="7A3F4358" w14:textId="77777777" w:rsidR="00471580" w:rsidRPr="00471580" w:rsidRDefault="00471580" w:rsidP="00471580">
      <w:pPr>
        <w:pStyle w:val="Litteraturfrteckning"/>
        <w:rPr>
          <w:lang w:val="en-GB"/>
        </w:rPr>
      </w:pPr>
      <w:r w:rsidRPr="00471580">
        <w:rPr>
          <w:lang w:val="en-GB"/>
        </w:rPr>
        <w:t>36.</w:t>
      </w:r>
      <w:r w:rsidRPr="00471580">
        <w:rPr>
          <w:lang w:val="en-GB"/>
        </w:rPr>
        <w:tab/>
        <w:t xml:space="preserve">Ohlberger,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Litteraturfrteckning"/>
        <w:rPr>
          <w:lang w:val="en-GB"/>
        </w:rPr>
      </w:pPr>
      <w:r w:rsidRPr="00471580">
        <w:rPr>
          <w:lang w:val="en-GB"/>
        </w:rPr>
        <w:t>37.</w:t>
      </w:r>
      <w:r w:rsidRPr="00471580">
        <w:rPr>
          <w:lang w:val="en-GB"/>
        </w:rPr>
        <w:tab/>
        <w:t xml:space="preserve">Ohlberger,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Litteraturfrteckning"/>
        <w:rPr>
          <w:lang w:val="sv-SE"/>
        </w:rPr>
      </w:pPr>
      <w:r w:rsidRPr="00471580">
        <w:rPr>
          <w:lang w:val="en-GB"/>
        </w:rPr>
        <w:t>38.</w:t>
      </w:r>
      <w:r w:rsidRPr="00471580">
        <w:rPr>
          <w:lang w:val="en-GB"/>
        </w:rPr>
        <w:tab/>
        <w:t xml:space="preserve">Audzijonyt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Nat Ecol Evol</w:t>
      </w:r>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Litteraturfrteckning"/>
        <w:rPr>
          <w:lang w:val="sv-SE"/>
        </w:rPr>
      </w:pPr>
      <w:r w:rsidRPr="00095AF9">
        <w:rPr>
          <w:lang w:val="sv-SE"/>
        </w:rPr>
        <w:t>39.</w:t>
      </w:r>
      <w:r w:rsidRPr="00095AF9">
        <w:rPr>
          <w:lang w:val="sv-SE"/>
        </w:rPr>
        <w:tab/>
        <w:t xml:space="preserve">Adill, A., Mo, K., Sevastik,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Litteraturfrteckning"/>
        <w:rPr>
          <w:lang w:val="en-GB"/>
        </w:rPr>
      </w:pPr>
      <w:r w:rsidRPr="00471580">
        <w:rPr>
          <w:lang w:val="en-GB"/>
        </w:rPr>
        <w:t>40.</w:t>
      </w:r>
      <w:r w:rsidRPr="00471580">
        <w:rPr>
          <w:lang w:val="en-GB"/>
        </w:rPr>
        <w:tab/>
        <w:t xml:space="preserve">Huss, M., Lindmark, M., Jacobson, P., van Dorst, R. M. &amp; Gårdmark, A. Experimental evidence of gradual size‐dependent shifts in body size and growth of fish in response to warming. </w:t>
      </w:r>
      <w:r w:rsidRPr="00471580">
        <w:rPr>
          <w:i/>
          <w:iCs/>
          <w:lang w:val="en-GB"/>
        </w:rPr>
        <w:t>Glob Change Biol</w:t>
      </w:r>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Litteraturfrteckning"/>
        <w:rPr>
          <w:lang w:val="sv-SE"/>
        </w:rPr>
      </w:pPr>
      <w:r w:rsidRPr="00471580">
        <w:rPr>
          <w:lang w:val="en-GB"/>
        </w:rPr>
        <w:t>41.</w:t>
      </w:r>
      <w:r w:rsidRPr="00471580">
        <w:rPr>
          <w:lang w:val="en-GB"/>
        </w:rPr>
        <w:tab/>
        <w:t xml:space="preserve">Björklund, M., Aho, T. &amp; Behrmann-Godel, J. Isolation over 35 years in a heated biotest basin causes selection on MHC class IIß genes in the European perch (Perca fluviatilis L.). </w:t>
      </w:r>
      <w:r w:rsidRPr="00095AF9">
        <w:rPr>
          <w:i/>
          <w:iCs/>
          <w:lang w:val="sv-SE"/>
        </w:rPr>
        <w:t>Ecol Evol</w:t>
      </w:r>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Litteraturfrteckning"/>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Litteraturfrteckning"/>
        <w:rPr>
          <w:lang w:val="en-GB"/>
        </w:rPr>
      </w:pPr>
      <w:r w:rsidRPr="00471580">
        <w:rPr>
          <w:lang w:val="en-GB"/>
        </w:rPr>
        <w:t>43.</w:t>
      </w:r>
      <w:r w:rsidRPr="00471580">
        <w:rPr>
          <w:lang w:val="en-GB"/>
        </w:rPr>
        <w:tab/>
        <w:t xml:space="preserve">Morrongiello,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Litteraturfrteckning"/>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Litteraturfrteckning"/>
        <w:rPr>
          <w:lang w:val="en-GB"/>
        </w:rPr>
      </w:pPr>
      <w:r w:rsidRPr="00471580">
        <w:rPr>
          <w:lang w:val="en-GB"/>
        </w:rPr>
        <w:lastRenderedPageBreak/>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Litteraturfrteckning"/>
        <w:rPr>
          <w:lang w:val="en-GB"/>
        </w:rPr>
      </w:pPr>
      <w:r w:rsidRPr="00471580">
        <w:rPr>
          <w:lang w:val="en-GB"/>
        </w:rPr>
        <w:t>46.</w:t>
      </w:r>
      <w:r w:rsidRPr="00471580">
        <w:rPr>
          <w:lang w:val="en-GB"/>
        </w:rPr>
        <w:tab/>
        <w:t xml:space="preserve">Edwards, A. </w:t>
      </w:r>
      <w:r w:rsidRPr="00471580">
        <w:rPr>
          <w:i/>
          <w:iCs/>
          <w:lang w:val="en-GB"/>
        </w:rPr>
        <w:t>sizeSpectra: Fitting Size Spectra to Ecological Data Using Maximum Likelihood</w:t>
      </w:r>
      <w:r w:rsidRPr="00471580">
        <w:rPr>
          <w:lang w:val="en-GB"/>
        </w:rPr>
        <w:t>. (2020).</w:t>
      </w:r>
    </w:p>
    <w:p w14:paraId="46398211" w14:textId="77777777" w:rsidR="00471580" w:rsidRPr="00471580" w:rsidRDefault="00471580" w:rsidP="00471580">
      <w:pPr>
        <w:pStyle w:val="Litteraturfrteckning"/>
        <w:rPr>
          <w:lang w:val="en-GB"/>
        </w:rPr>
      </w:pPr>
      <w:r w:rsidRPr="00471580">
        <w:rPr>
          <w:lang w:val="en-GB"/>
        </w:rPr>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Litteraturfrteckning"/>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tidyverse. </w:t>
      </w:r>
      <w:r w:rsidRPr="00471580">
        <w:rPr>
          <w:i/>
          <w:iCs/>
          <w:lang w:val="en-GB"/>
        </w:rPr>
        <w:t>Journal of Open Source Software</w:t>
      </w:r>
      <w:r w:rsidRPr="00471580">
        <w:rPr>
          <w:lang w:val="en-GB"/>
        </w:rPr>
        <w:t xml:space="preserve"> 1686 (2019) doi:https://doi.org/10.21105/joss.01686.</w:t>
      </w:r>
    </w:p>
    <w:p w14:paraId="4E3E12E2" w14:textId="77777777" w:rsidR="00471580" w:rsidRPr="00471580" w:rsidRDefault="00471580" w:rsidP="00471580">
      <w:pPr>
        <w:pStyle w:val="Litteraturfrteckning"/>
        <w:rPr>
          <w:lang w:val="en-GB"/>
        </w:rPr>
      </w:pPr>
      <w:r w:rsidRPr="00471580">
        <w:rPr>
          <w:lang w:val="en-GB"/>
        </w:rPr>
        <w:t>49.</w:t>
      </w:r>
      <w:r w:rsidRPr="00471580">
        <w:rPr>
          <w:lang w:val="en-GB"/>
        </w:rPr>
        <w:tab/>
        <w:t xml:space="preserve">Bürkner, P.-C. </w:t>
      </w:r>
      <w:r w:rsidRPr="00471580">
        <w:rPr>
          <w:b/>
          <w:bCs/>
          <w:lang w:val="en-GB"/>
        </w:rPr>
        <w:t>brms</w:t>
      </w:r>
      <w:r w:rsidRPr="00471580">
        <w:rPr>
          <w:lang w:val="en-GB"/>
        </w:rPr>
        <w:t xml:space="preserve"> :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Litteraturfrteckning"/>
        <w:rPr>
          <w:lang w:val="en-GB"/>
        </w:rPr>
      </w:pPr>
      <w:r w:rsidRPr="00471580">
        <w:rPr>
          <w:lang w:val="en-GB"/>
        </w:rPr>
        <w:t>50.</w:t>
      </w:r>
      <w:r w:rsidRPr="00471580">
        <w:rPr>
          <w:lang w:val="en-GB"/>
        </w:rPr>
        <w:tab/>
        <w:t xml:space="preserve">Vehtari, A., Gelman, A. &amp; Gabry, J. Practical Bayesian model evaluation using leave-one-out cross-validation and WAIC. </w:t>
      </w:r>
      <w:r w:rsidRPr="00471580">
        <w:rPr>
          <w:i/>
          <w:iCs/>
          <w:lang w:val="en-GB"/>
        </w:rPr>
        <w:t>Stat Comput</w:t>
      </w:r>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Litteraturfrteckning"/>
        <w:rPr>
          <w:lang w:val="en-GB"/>
        </w:rPr>
      </w:pPr>
      <w:r w:rsidRPr="00471580">
        <w:rPr>
          <w:lang w:val="en-GB"/>
        </w:rPr>
        <w:t>51.</w:t>
      </w:r>
      <w:r w:rsidRPr="00471580">
        <w:rPr>
          <w:lang w:val="en-GB"/>
        </w:rPr>
        <w:tab/>
        <w:t xml:space="preserve">Vehtari,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Litteraturfrteckning"/>
        <w:rPr>
          <w:lang w:val="en-GB"/>
        </w:rPr>
      </w:pPr>
      <w:r w:rsidRPr="00471580">
        <w:rPr>
          <w:lang w:val="en-GB"/>
        </w:rPr>
        <w:t>52.</w:t>
      </w:r>
      <w:r w:rsidRPr="00471580">
        <w:rPr>
          <w:lang w:val="en-GB"/>
        </w:rPr>
        <w:tab/>
        <w:t xml:space="preserve">Gabry, J., Simpson, D., Vehtari,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Litteraturfrteckning"/>
        <w:rPr>
          <w:lang w:val="en-GB"/>
        </w:rPr>
      </w:pPr>
      <w:r w:rsidRPr="00471580">
        <w:rPr>
          <w:lang w:val="en-GB"/>
        </w:rPr>
        <w:t>53.</w:t>
      </w:r>
      <w:r w:rsidRPr="00471580">
        <w:rPr>
          <w:lang w:val="en-GB"/>
        </w:rPr>
        <w:tab/>
        <w:t xml:space="preserve">Kay, M. </w:t>
      </w:r>
      <w:r w:rsidRPr="00471580">
        <w:rPr>
          <w:i/>
          <w:iCs/>
          <w:lang w:val="en-GB"/>
        </w:rPr>
        <w:t>tidybayes: Tidy Data and Geoms for Bayesian Models</w:t>
      </w:r>
      <w:r w:rsidRPr="00471580">
        <w:rPr>
          <w:lang w:val="en-GB"/>
        </w:rPr>
        <w:t>. (2019).</w:t>
      </w:r>
    </w:p>
    <w:p w14:paraId="2C43DF5F" w14:textId="77777777" w:rsidR="00471580" w:rsidRPr="00471580" w:rsidRDefault="00471580" w:rsidP="00471580">
      <w:pPr>
        <w:pStyle w:val="Litteraturfrteckning"/>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Litteraturfrteckning"/>
        <w:rPr>
          <w:sz w:val="28"/>
          <w:szCs w:val="28"/>
        </w:rPr>
      </w:pPr>
      <w:r w:rsidRPr="00674C63">
        <w:fldChar w:fldCharType="end"/>
      </w:r>
      <w:commentRangeEnd w:id="87"/>
      <w:r w:rsidR="003E5359">
        <w:rPr>
          <w:rStyle w:val="Kommentarsreferens"/>
        </w:rPr>
        <w:commentReference w:id="87"/>
      </w:r>
      <w:commentRangeEnd w:id="88"/>
      <w:r w:rsidR="00094996">
        <w:rPr>
          <w:rStyle w:val="Kommentarsreferens"/>
        </w:rPr>
        <w:commentReference w:id="88"/>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commentRangeStart w:id="89"/>
      <w:commentRangeStart w:id="90"/>
      <w:r>
        <w:rPr>
          <w:sz w:val="28"/>
          <w:szCs w:val="28"/>
        </w:rPr>
        <w:lastRenderedPageBreak/>
        <w:t>Figures</w:t>
      </w:r>
      <w:commentRangeEnd w:id="89"/>
      <w:r w:rsidR="00C00598">
        <w:rPr>
          <w:rStyle w:val="Kommentarsreferens"/>
        </w:rPr>
        <w:commentReference w:id="89"/>
      </w:r>
      <w:commentRangeEnd w:id="90"/>
      <w:r w:rsidR="007064E7">
        <w:rPr>
          <w:rStyle w:val="Kommentarsreferens"/>
        </w:rPr>
        <w:commentReference w:id="90"/>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w:t>
      </w:r>
      <w:commentRangeStart w:id="91"/>
      <w:r>
        <w:t>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commentRangeEnd w:id="91"/>
      <w:r w:rsidR="00CC6788">
        <w:rPr>
          <w:rStyle w:val="Kommentarsreferens"/>
        </w:rPr>
        <w:commentReference w:id="91"/>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commentRangeStart w:id="92"/>
      <w:r>
        <w:rPr>
          <w:b/>
        </w:rPr>
        <w:t xml:space="preserve">Fig. 3. </w:t>
      </w:r>
      <w:commentRangeEnd w:id="92"/>
      <w:r w:rsidR="00CC6788">
        <w:rPr>
          <w:rStyle w:val="Kommentarsreferens"/>
        </w:rPr>
        <w:commentReference w:id="92"/>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4"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Anna Gårdmark" w:date="2022-04-07T21:12:00Z" w:initials="AG">
    <w:p w14:paraId="46EC6FAA" w14:textId="4056DDAE" w:rsidR="00721A4D" w:rsidRPr="00C75D8E" w:rsidRDefault="00721A4D">
      <w:pPr>
        <w:pStyle w:val="Kommentarer"/>
      </w:pPr>
      <w:r>
        <w:rPr>
          <w:rStyle w:val="Kommentarsreferens"/>
        </w:rPr>
        <w:annotationRef/>
      </w:r>
      <w:r>
        <w:rPr>
          <w:rStyle w:val="Kommentarsreferens"/>
        </w:rPr>
        <w:t>do</w:t>
      </w:r>
      <w:r w:rsidRPr="00C75D8E">
        <w:rPr>
          <w:rStyle w:val="Kommentarsreferens"/>
        </w:rPr>
        <w:t xml:space="preserve"> you refer to TSR only </w:t>
      </w:r>
      <w:r>
        <w:rPr>
          <w:rStyle w:val="Kommentarsreferens"/>
        </w:rPr>
        <w:t>(a bit unclear to me)</w:t>
      </w:r>
    </w:p>
  </w:comment>
  <w:comment w:id="6" w:author="Max Lindmark" w:date="2022-04-09T10:06:00Z" w:initials="MOU">
    <w:p w14:paraId="0A3CB557" w14:textId="77777777" w:rsidR="00721A4D" w:rsidRPr="00721A4D" w:rsidRDefault="00721A4D" w:rsidP="00721A4D">
      <w:pPr>
        <w:rPr>
          <w:lang w:val="sv-SE"/>
        </w:rPr>
      </w:pPr>
      <w:r>
        <w:rPr>
          <w:rStyle w:val="Kommentarsreferens"/>
        </w:rPr>
        <w:annotationRef/>
      </w:r>
      <w:r w:rsidRPr="00721A4D">
        <w:rPr>
          <w:sz w:val="20"/>
          <w:szCs w:val="20"/>
          <w:lang w:val="sv-SE"/>
        </w:rPr>
        <w:t>menar båda egentligen, har inte plats för “</w:t>
      </w:r>
      <w:r w:rsidRPr="00721A4D">
        <w:rPr>
          <w:sz w:val="20"/>
          <w:szCs w:val="20"/>
          <w:lang w:val="sv-SE"/>
        </w:rPr>
        <w:t>both” (150 ord!). Kanske funkar såhär?</w:t>
      </w:r>
    </w:p>
  </w:comment>
  <w:comment w:id="2" w:author="Karlsson Malin U" w:date="2022-04-11T14:56:00Z" w:initials="KMU">
    <w:p w14:paraId="7B59655E" w14:textId="7E497956" w:rsidR="00721A4D" w:rsidRPr="00721A4D" w:rsidRDefault="00721A4D">
      <w:pPr>
        <w:pStyle w:val="Kommentarer"/>
        <w:rPr>
          <w:lang w:val="sv-SE"/>
        </w:rPr>
      </w:pPr>
      <w:r>
        <w:rPr>
          <w:rStyle w:val="Kommentarsreferens"/>
        </w:rPr>
        <w:annotationRef/>
      </w:r>
      <w:r>
        <w:rPr>
          <w:lang w:val="sv-SE"/>
        </w:rPr>
        <w:t>Funkar detta kanske?</w:t>
      </w:r>
    </w:p>
  </w:comment>
  <w:comment w:id="10" w:author="Karlsson Malin U" w:date="2022-04-11T14:57:00Z" w:initials="KMU">
    <w:p w14:paraId="58738E7D" w14:textId="6507B009" w:rsidR="00721A4D" w:rsidRPr="00721A4D" w:rsidRDefault="00721A4D">
      <w:pPr>
        <w:pStyle w:val="Kommentarer"/>
        <w:rPr>
          <w:lang w:val="sv-SE"/>
        </w:rPr>
      </w:pPr>
      <w:r>
        <w:rPr>
          <w:rStyle w:val="Kommentarsreferens"/>
        </w:rPr>
        <w:annotationRef/>
      </w:r>
      <w:r w:rsidRPr="00721A4D">
        <w:rPr>
          <w:lang w:val="sv-SE"/>
        </w:rPr>
        <w:t xml:space="preserve">Tog bort ett </w:t>
      </w:r>
      <w:r>
        <w:rPr>
          <w:lang w:val="sv-SE"/>
        </w:rPr>
        <w:t>also</w:t>
      </w:r>
    </w:p>
  </w:comment>
  <w:comment w:id="0" w:author="Malin Karlsson" w:date="2021-11-04T19:38:00Z" w:initials="">
    <w:p w14:paraId="000000AD" w14:textId="5605739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har lite svårt att hänga med här. Storleksfördelningen vid högre temperaturer beror väl både på tillväxt (och när i livet den är högre/längre än vid normala temperaturer) och på mortalitet?</w:t>
      </w:r>
    </w:p>
  </w:comment>
  <w:comment w:id="1" w:author="Max Lindmark" w:date="2022-02-15T19:31:00Z" w:initials="MOU">
    <w:p w14:paraId="5ECD1C6C" w14:textId="77777777" w:rsidR="00721A4D" w:rsidRPr="00C75D8E" w:rsidRDefault="00721A4D" w:rsidP="00C75D8E">
      <w:pPr>
        <w:rPr>
          <w:lang w:val="sv-SE"/>
        </w:rPr>
      </w:pPr>
      <w:r>
        <w:rPr>
          <w:rStyle w:val="Kommentarsreferens"/>
        </w:rPr>
        <w:annotationRef/>
      </w:r>
      <w:r w:rsidRPr="00C75D8E">
        <w:rPr>
          <w:sz w:val="20"/>
          <w:szCs w:val="20"/>
          <w:lang w:val="sv-SE"/>
        </w:rPr>
        <w:t>Mhm, se om det passar bättre nu kanske!</w:t>
      </w:r>
    </w:p>
  </w:comment>
  <w:comment w:id="11" w:author="Max Lindmark" w:date="2022-02-23T09:32:00Z" w:initials="MOU">
    <w:p w14:paraId="23EA0C22" w14:textId="77777777" w:rsidR="00721A4D" w:rsidRPr="00C75D8E" w:rsidRDefault="00721A4D" w:rsidP="00C75D8E">
      <w:pPr>
        <w:rPr>
          <w:lang w:val="sv-SE"/>
        </w:rPr>
      </w:pPr>
      <w:r>
        <w:rPr>
          <w:rStyle w:val="Kommentarsreferens"/>
        </w:rPr>
        <w:annotationRef/>
      </w:r>
      <w:r w:rsidRPr="00C75D8E">
        <w:rPr>
          <w:sz w:val="20"/>
          <w:szCs w:val="20"/>
          <w:lang w:val="sv-SE"/>
        </w:rPr>
        <w:t>Eftersom vi inte använder en regressionsbaserad metod så kallar vi detta numera exponent, eftersom det är den vi skattar direkt!</w:t>
      </w:r>
    </w:p>
  </w:comment>
  <w:comment w:id="12" w:author="Max Lindmark" w:date="2021-08-10T10:34:00Z" w:initials="">
    <w:p w14:paraId="000000B6" w14:textId="2812AD0B" w:rsidR="00721A4D" w:rsidRDefault="00721A4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main text (excluding introductory paragraph, Methods section, references and figure legends) is limited to 3,500 words</w:t>
      </w:r>
    </w:p>
  </w:comment>
  <w:comment w:id="13" w:author="Max Lindmark" w:date="2021-08-10T10:36:00Z" w:initials="">
    <w:p w14:paraId="000000B1" w14:textId="77777777" w:rsidR="00721A4D" w:rsidRDefault="00721A4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 introduction (without heading) of up to 500 words of referenced text expands on the background of the work (some overlap with the summary is acceptable)…</w:t>
      </w:r>
    </w:p>
  </w:comment>
  <w:comment w:id="14" w:author="Max Lindmark" w:date="2021-10-20T14:49:00Z" w:initials="">
    <w:p w14:paraId="000000B2" w14:textId="77777777" w:rsidR="00721A4D" w:rsidRPr="00C00598" w:rsidRDefault="00721A4D">
      <w:pPr>
        <w:widowControl w:val="0"/>
        <w:pBdr>
          <w:top w:val="nil"/>
          <w:left w:val="nil"/>
          <w:bottom w:val="nil"/>
          <w:right w:val="nil"/>
          <w:between w:val="nil"/>
        </w:pBdr>
        <w:rPr>
          <w:rFonts w:ascii="Arial" w:eastAsia="Arial" w:hAnsi="Arial" w:cs="Arial"/>
          <w:color w:val="000000"/>
          <w:sz w:val="22"/>
          <w:szCs w:val="22"/>
          <w:lang w:val="sv-SE"/>
        </w:rPr>
      </w:pPr>
      <w:r w:rsidRPr="00C00598">
        <w:rPr>
          <w:rFonts w:ascii="Arial" w:eastAsia="Arial" w:hAnsi="Arial" w:cs="Arial"/>
          <w:color w:val="000000"/>
          <w:sz w:val="22"/>
          <w:szCs w:val="22"/>
          <w:lang w:val="sv-SE"/>
        </w:rPr>
        <w:t>Vi är uppe i 616 nu</w:t>
      </w:r>
    </w:p>
  </w:comment>
  <w:comment w:id="15" w:author="Anna Gårdmark" w:date="2022-02-09T19:17:00Z" w:initials="AG">
    <w:p w14:paraId="576F6E52" w14:textId="77777777" w:rsidR="00721A4D" w:rsidRDefault="00721A4D">
      <w:pPr>
        <w:pStyle w:val="Kommentarer"/>
        <w:rPr>
          <w:lang w:val="sv-SE"/>
        </w:rPr>
      </w:pPr>
      <w:r>
        <w:rPr>
          <w:rStyle w:val="Kommentarsreferens"/>
        </w:rPr>
        <w:annotationRef/>
      </w:r>
      <w:r w:rsidRPr="008F4827">
        <w:rPr>
          <w:lang w:val="sv-SE"/>
        </w:rPr>
        <w:t xml:space="preserve">nu nere i 580 </w:t>
      </w:r>
      <w:r>
        <w:sym w:font="Wingdings" w:char="F04A"/>
      </w:r>
      <w:r w:rsidRPr="008F4827">
        <w:rPr>
          <w:lang w:val="sv-SE"/>
        </w:rPr>
        <w:t xml:space="preserve">  </w:t>
      </w:r>
    </w:p>
    <w:p w14:paraId="06236145" w14:textId="307A1B20" w:rsidR="00721A4D" w:rsidRPr="008F4827" w:rsidRDefault="00721A4D">
      <w:pPr>
        <w:pStyle w:val="Kommentarer"/>
        <w:rPr>
          <w:lang w:val="sv-SE"/>
        </w:rPr>
      </w:pPr>
      <w:r w:rsidRPr="008F4827">
        <w:rPr>
          <w:lang w:val="sv-SE"/>
        </w:rPr>
        <w:t xml:space="preserve">(och </w:t>
      </w:r>
      <w:r>
        <w:rPr>
          <w:lang w:val="sv-SE"/>
        </w:rPr>
        <w:t>det är ju med utskrivna referenser; blir ju färre sen när du byter till Nature-stil på referenserna)</w:t>
      </w:r>
    </w:p>
  </w:comment>
  <w:comment w:id="16" w:author="Max Lindmark" w:date="2022-02-23T11:35:00Z" w:initials="MOU">
    <w:p w14:paraId="7965FF8C" w14:textId="77777777" w:rsidR="00721A4D" w:rsidRPr="00C75D8E" w:rsidRDefault="00721A4D" w:rsidP="00C75D8E">
      <w:pPr>
        <w:rPr>
          <w:lang w:val="sv-SE"/>
        </w:rPr>
      </w:pPr>
      <w:r>
        <w:rPr>
          <w:rStyle w:val="Kommentarsreferens"/>
        </w:rPr>
        <w:annotationRef/>
      </w:r>
      <w:r w:rsidRPr="00C75D8E">
        <w:rPr>
          <w:sz w:val="20"/>
          <w:szCs w:val="20"/>
          <w:lang w:val="sv-SE"/>
        </w:rPr>
        <w:t>523 nu med nature reffar. Det kanske duger?</w:t>
      </w:r>
    </w:p>
  </w:comment>
  <w:comment w:id="17" w:author="Anna Gårdmark" w:date="2022-02-09T13:56:00Z" w:initials="AG">
    <w:p w14:paraId="57F010A9" w14:textId="59099179" w:rsidR="00721A4D" w:rsidRDefault="00721A4D">
      <w:pPr>
        <w:pStyle w:val="Kommentarer"/>
      </w:pPr>
      <w:r>
        <w:rPr>
          <w:rStyle w:val="Kommentarsreferens"/>
        </w:rPr>
        <w:annotationRef/>
      </w:r>
      <w:r>
        <w:rPr>
          <w:rStyle w:val="Kommentarsreferens"/>
        </w:rPr>
        <w:t xml:space="preserve">undetected implies that there is a change in the mean but that it is hidden. But here you’re after that there may be no change in the mean, aren’t you? (because changes in one end outweighs those in the other end of the size spectrum) </w:t>
      </w:r>
    </w:p>
  </w:comment>
  <w:comment w:id="18" w:author="Anna Gårdmark" w:date="2022-02-09T14:05:00Z" w:initials="AG">
    <w:p w14:paraId="62176CAB" w14:textId="7A0929F9" w:rsidR="00721A4D" w:rsidRDefault="00721A4D">
      <w:pPr>
        <w:pStyle w:val="Kommentarer"/>
      </w:pPr>
      <w:r>
        <w:t>“</w:t>
      </w:r>
      <w:r>
        <w:rPr>
          <w:rStyle w:val="Kommentarsreferens"/>
        </w:rPr>
        <w:annotationRef/>
      </w:r>
      <w:r>
        <w:t>scaling with size allometrically” is tautological</w:t>
      </w:r>
    </w:p>
  </w:comment>
  <w:comment w:id="19" w:author="Max Lindmark" w:date="2021-10-06T16:33:00Z" w:initials="">
    <w:p w14:paraId="000000B8" w14:textId="77777777" w:rsidR="00721A4D" w:rsidRDefault="00721A4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ly because they tend to focus on fishing effects on the size spectrum</w:t>
      </w:r>
    </w:p>
  </w:comment>
  <w:comment w:id="20" w:author="Anna Gårdmark" w:date="2022-02-09T14:09:00Z" w:initials="AG">
    <w:p w14:paraId="441C3C1D" w14:textId="3DD2A609" w:rsidR="00721A4D" w:rsidRDefault="00721A4D">
      <w:pPr>
        <w:pStyle w:val="Kommentarer"/>
      </w:pPr>
      <w:r>
        <w:rPr>
          <w:rStyle w:val="Kommentarsreferens"/>
        </w:rPr>
        <w:annotationRef/>
      </w:r>
      <w:r>
        <w:rPr>
          <w:rStyle w:val="Kommentarsreferens"/>
        </w:rPr>
        <w:t>?? did you mean ‘paths’? else I don’t get this.</w:t>
      </w:r>
    </w:p>
  </w:comment>
  <w:comment w:id="21" w:author="Max Lindmark" w:date="2022-02-21T18:28:00Z" w:initials="MOU">
    <w:p w14:paraId="6F1C599B" w14:textId="77777777" w:rsidR="00721A4D" w:rsidRDefault="00721A4D" w:rsidP="00C75D8E">
      <w:r>
        <w:rPr>
          <w:rStyle w:val="Kommentarsreferens"/>
        </w:rPr>
        <w:annotationRef/>
      </w:r>
      <w:r>
        <w:rPr>
          <w:sz w:val="20"/>
          <w:szCs w:val="20"/>
        </w:rPr>
        <w:t>yes paths better!</w:t>
      </w:r>
    </w:p>
  </w:comment>
  <w:comment w:id="22" w:author="Anna Gårdmark" w:date="2022-02-09T18:31:00Z" w:initials="AG">
    <w:p w14:paraId="2A10D310" w14:textId="2DA67609" w:rsidR="00721A4D" w:rsidRDefault="00721A4D">
      <w:pPr>
        <w:pStyle w:val="Kommentarer"/>
      </w:pPr>
      <w:r>
        <w:rPr>
          <w:rStyle w:val="Kommentarsreferens"/>
        </w:rPr>
        <w:annotationRef/>
      </w:r>
      <w:r>
        <w:rPr>
          <w:rStyle w:val="Kommentarsreferens"/>
        </w:rPr>
        <w:t>from this paragraph it isn’t really clear what the main knowledge gap is. worth reiterating here to make it clar.</w:t>
      </w:r>
    </w:p>
  </w:comment>
  <w:comment w:id="23" w:author="Max Lindmark" w:date="2022-04-09T10:09:00Z" w:initials="MOU">
    <w:p w14:paraId="3959255D" w14:textId="77777777" w:rsidR="00721A4D" w:rsidRDefault="00721A4D" w:rsidP="00721A4D">
      <w:r>
        <w:rPr>
          <w:rStyle w:val="Kommentarsreferens"/>
        </w:rPr>
        <w:annotationRef/>
      </w:r>
      <w:r>
        <w:rPr>
          <w:sz w:val="20"/>
          <w:szCs w:val="20"/>
        </w:rPr>
        <w:t>think it’s better now!</w:t>
      </w:r>
    </w:p>
    <w:p w14:paraId="2BFB365B" w14:textId="77777777" w:rsidR="00721A4D" w:rsidRDefault="00721A4D" w:rsidP="00721A4D"/>
  </w:comment>
  <w:comment w:id="24" w:author="Anna Gårdmark" w:date="2022-02-09T18:36:00Z" w:initials="AG">
    <w:p w14:paraId="757950F5" w14:textId="5F61052B" w:rsidR="00721A4D" w:rsidRDefault="00721A4D">
      <w:pPr>
        <w:pStyle w:val="Kommentarer"/>
      </w:pPr>
      <w:r>
        <w:rPr>
          <w:rStyle w:val="Kommentarsreferens"/>
        </w:rPr>
        <w:annotationRef/>
      </w:r>
      <w:r>
        <w:rPr>
          <w:rStyle w:val="Kommentarsreferens"/>
        </w:rPr>
        <w:t>completely unknown to your readers; need proper introduction</w:t>
      </w:r>
    </w:p>
  </w:comment>
  <w:comment w:id="25" w:author="Anna Gårdmark" w:date="2022-02-09T18:50:00Z" w:initials="AG">
    <w:p w14:paraId="3321B3B4" w14:textId="2E0D8360" w:rsidR="00721A4D" w:rsidRDefault="00721A4D">
      <w:pPr>
        <w:pStyle w:val="Kommentarer"/>
      </w:pPr>
      <w:r>
        <w:rPr>
          <w:rStyle w:val="Kommentarsreferens"/>
        </w:rPr>
        <w:annotationRef/>
      </w:r>
      <w:r>
        <w:rPr>
          <w:rStyle w:val="Kommentarsreferens"/>
        </w:rPr>
        <w:t>I would go for ‘heated area’ instead of ‘warm’, as this signals that it is caused and artificial rather than a natural difference warm-cold</w:t>
      </w:r>
    </w:p>
  </w:comment>
  <w:comment w:id="26" w:author="Max Lindmark" w:date="2022-02-21T18:39:00Z" w:initials="MOU">
    <w:p w14:paraId="0B6CCED3" w14:textId="77777777" w:rsidR="00721A4D" w:rsidRDefault="00721A4D" w:rsidP="00C75D8E">
      <w:r>
        <w:rPr>
          <w:rStyle w:val="Kommentarsreferens"/>
        </w:rPr>
        <w:annotationRef/>
      </w:r>
      <w:r>
        <w:rPr>
          <w:sz w:val="20"/>
          <w:szCs w:val="20"/>
        </w:rPr>
        <w:t>ok!</w:t>
      </w:r>
    </w:p>
  </w:comment>
  <w:comment w:id="27" w:author="Anna Gårdmark" w:date="2022-02-09T18:52:00Z" w:initials="AG">
    <w:p w14:paraId="341402B3" w14:textId="4F6603EF" w:rsidR="00721A4D" w:rsidRDefault="00721A4D">
      <w:pPr>
        <w:pStyle w:val="Kommentarer"/>
      </w:pPr>
      <w:r>
        <w:rPr>
          <w:rStyle w:val="Kommentarsreferens"/>
        </w:rPr>
        <w:annotationRef/>
      </w:r>
      <w:r>
        <w:rPr>
          <w:rStyle w:val="Kommentarsreferens"/>
        </w:rPr>
        <w:t>see previous comment; suggest you go for ‘heated’ and ‘reference’, which clarifies that it is an experimental heating; but since you started with warm cold I continued it here</w:t>
      </w:r>
    </w:p>
  </w:comment>
  <w:comment w:id="28" w:author="Max Lindmark" w:date="2022-02-21T18:39:00Z" w:initials="MOU">
    <w:p w14:paraId="40F19CEF" w14:textId="77777777" w:rsidR="00721A4D" w:rsidRDefault="00721A4D" w:rsidP="00C75D8E">
      <w:r>
        <w:rPr>
          <w:rStyle w:val="Kommentarsreferens"/>
        </w:rPr>
        <w:annotationRef/>
      </w:r>
      <w:r>
        <w:rPr>
          <w:sz w:val="20"/>
          <w:szCs w:val="20"/>
        </w:rPr>
        <w:t>will do that</w:t>
      </w:r>
    </w:p>
  </w:comment>
  <w:comment w:id="29" w:author="Max Lindmark" w:date="2021-08-10T10:36:00Z" w:initials="">
    <w:p w14:paraId="000000A7" w14:textId="101E4249" w:rsidR="00721A4D" w:rsidRDefault="00721A4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is followed by a concise, focused account of the findings (headed 'Results')…</w:t>
      </w:r>
    </w:p>
  </w:comment>
  <w:comment w:id="30" w:author="Max Lindmark" w:date="2021-10-19T12:07:00Z" w:initials="">
    <w:p w14:paraId="000000A8"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Det star visserligen “concicse”, men vi är ganska långt ifrån word-limit (och intron är begränsad till 500 ord, och diskussionen till 2 paragrapger, så det är bara här vi kan öka på. Har även kollat i andra nature eco evo articular och jag tycker att många lägger in lite tolkningar och friare meningar här.</w:t>
      </w:r>
    </w:p>
  </w:comment>
  <w:comment w:id="31" w:author="Anna Gårdmark" w:date="2022-02-10T08:54:00Z" w:initials="AG">
    <w:p w14:paraId="07268ACD" w14:textId="771CBE58" w:rsidR="00721A4D" w:rsidRDefault="00721A4D">
      <w:pPr>
        <w:pStyle w:val="Kommentarer"/>
      </w:pPr>
      <w:r>
        <w:rPr>
          <w:rStyle w:val="Kommentarsreferens"/>
        </w:rPr>
        <w:annotationRef/>
      </w:r>
      <w:r>
        <w:rPr>
          <w:rStyle w:val="Kommentarsreferens"/>
        </w:rPr>
        <w:t>do readers understand this word do we think?</w:t>
      </w:r>
    </w:p>
  </w:comment>
  <w:comment w:id="32" w:author="Max Lindmark" w:date="2022-02-23T10:59:00Z" w:initials="MOU">
    <w:p w14:paraId="62B521B9" w14:textId="77777777" w:rsidR="00721A4D" w:rsidRDefault="00721A4D" w:rsidP="00C75D8E">
      <w:r>
        <w:rPr>
          <w:rStyle w:val="Kommentarsreferens"/>
        </w:rPr>
        <w:annotationRef/>
      </w:r>
      <w:r>
        <w:rPr>
          <w:sz w:val="20"/>
          <w:szCs w:val="20"/>
        </w:rPr>
        <w:t>this ok?</w:t>
      </w:r>
    </w:p>
  </w:comment>
  <w:comment w:id="33" w:author="Anna Gårdmark" w:date="2022-02-10T08:20:00Z" w:initials="AG">
    <w:p w14:paraId="4629AF4F" w14:textId="59DBA8D9" w:rsidR="00721A4D" w:rsidRDefault="00721A4D">
      <w:pPr>
        <w:pStyle w:val="Kommentarer"/>
      </w:pPr>
      <w:r>
        <w:rPr>
          <w:rStyle w:val="Kommentarsreferens"/>
        </w:rPr>
        <w:annotationRef/>
      </w:r>
      <w:r>
        <w:t>needs to be translated for the general reader into something clarifying what this means</w:t>
      </w:r>
    </w:p>
  </w:comment>
  <w:comment w:id="34" w:author="Max Lindmark" w:date="2022-02-23T11:42:00Z" w:initials="MOU">
    <w:p w14:paraId="7D56DB45" w14:textId="77777777" w:rsidR="00721A4D" w:rsidRPr="00721A4D" w:rsidRDefault="00721A4D" w:rsidP="00C75D8E">
      <w:r>
        <w:rPr>
          <w:rStyle w:val="Kommentarsreferens"/>
        </w:rPr>
        <w:annotationRef/>
      </w:r>
      <w:r w:rsidRPr="00721A4D">
        <w:rPr>
          <w:sz w:val="20"/>
          <w:szCs w:val="20"/>
        </w:rPr>
        <w:t xml:space="preserve">erm, will be difficult. </w:t>
      </w:r>
    </w:p>
  </w:comment>
  <w:comment w:id="35" w:author="Max Lindmark" w:date="2022-04-09T10:10:00Z" w:initials="MOU">
    <w:p w14:paraId="14C70889" w14:textId="77777777" w:rsidR="00721A4D" w:rsidRDefault="00721A4D" w:rsidP="00721A4D">
      <w:r>
        <w:rPr>
          <w:rStyle w:val="Kommentarsreferens"/>
        </w:rPr>
        <w:annotationRef/>
      </w:r>
      <w:r>
        <w:rPr>
          <w:sz w:val="20"/>
          <w:szCs w:val="20"/>
        </w:rPr>
        <w:t>this is ok now now thanks</w:t>
      </w:r>
    </w:p>
  </w:comment>
  <w:comment w:id="36" w:author="Max Lindmark" w:date="2022-02-21T18:45:00Z" w:initials="MOU">
    <w:p w14:paraId="7C1CFBEF" w14:textId="329F2E56" w:rsidR="00721A4D" w:rsidRPr="00C75D8E" w:rsidRDefault="00721A4D" w:rsidP="00C75D8E">
      <w:pPr>
        <w:rPr>
          <w:lang w:val="sv-SE"/>
        </w:rPr>
      </w:pPr>
      <w:r>
        <w:rPr>
          <w:rStyle w:val="Kommentarsreferens"/>
        </w:rPr>
        <w:annotationRef/>
      </w:r>
      <w:r w:rsidRPr="00C75D8E">
        <w:rPr>
          <w:sz w:val="20"/>
          <w:szCs w:val="20"/>
          <w:lang w:val="sv-SE"/>
        </w:rPr>
        <w:t>Vi borde inte kalla detta growth rate eftersom den bara har dimensionen tid</w:t>
      </w:r>
    </w:p>
  </w:comment>
  <w:comment w:id="37" w:author="Anna Gårdmark" w:date="2022-04-07T21:06:00Z" w:initials="AG">
    <w:p w14:paraId="423D6841" w14:textId="799AD56A" w:rsidR="00721A4D" w:rsidRPr="00C75D8E" w:rsidRDefault="00721A4D">
      <w:pPr>
        <w:pStyle w:val="Kommentarer"/>
        <w:rPr>
          <w:lang w:val="sv-SE"/>
        </w:rPr>
      </w:pPr>
      <w:r>
        <w:rPr>
          <w:rStyle w:val="Kommentarsreferens"/>
        </w:rPr>
        <w:annotationRef/>
      </w:r>
      <w:r w:rsidRPr="00C75D8E">
        <w:rPr>
          <w:lang w:val="sv-SE"/>
        </w:rPr>
        <w:t>men rates har ju just en</w:t>
      </w:r>
      <w:r>
        <w:rPr>
          <w:lang w:val="sv-SE"/>
        </w:rPr>
        <w:t>heten tid?</w:t>
      </w:r>
    </w:p>
  </w:comment>
  <w:comment w:id="38" w:author="Max Lindmark" w:date="2022-04-09T10:11:00Z" w:initials="MOU">
    <w:p w14:paraId="17C728CD" w14:textId="77777777" w:rsidR="00721A4D" w:rsidRDefault="00721A4D" w:rsidP="00721A4D">
      <w:r>
        <w:rPr>
          <w:rStyle w:val="Kommentarsreferens"/>
        </w:rPr>
        <w:annotationRef/>
      </w:r>
      <w:r w:rsidRPr="00721A4D">
        <w:rPr>
          <w:sz w:val="20"/>
          <w:szCs w:val="20"/>
          <w:lang w:val="sv-SE"/>
        </w:rPr>
        <w:t xml:space="preserve">jo, men </w:t>
      </w:r>
      <w:r w:rsidRPr="00721A4D">
        <w:rPr>
          <w:sz w:val="20"/>
          <w:szCs w:val="20"/>
          <w:lang w:val="sv-SE"/>
        </w:rPr>
        <w:t xml:space="preserve">growth har också storlek av något slag, men det har inte K, därför tvekar jag! </w:t>
      </w:r>
      <w:r>
        <w:rPr>
          <w:sz w:val="20"/>
          <w:szCs w:val="20"/>
        </w:rPr>
        <w:t>Vi kör såhär</w:t>
      </w:r>
    </w:p>
  </w:comment>
  <w:comment w:id="39" w:author="Anna Gårdmark" w:date="2022-04-07T21:28:00Z" w:initials="AG">
    <w:p w14:paraId="65A43375" w14:textId="4E750196" w:rsidR="00721A4D" w:rsidRDefault="00721A4D">
      <w:pPr>
        <w:pStyle w:val="Kommentarer"/>
      </w:pPr>
      <w:r>
        <w:rPr>
          <w:rStyle w:val="Kommentarsreferens"/>
        </w:rPr>
        <w:annotationRef/>
      </w:r>
      <w:r>
        <w:rPr>
          <w:rStyle w:val="Kommentarsreferens"/>
        </w:rPr>
        <w:t>can it be moved to the supplement? irrelevant here</w:t>
      </w:r>
    </w:p>
  </w:comment>
  <w:comment w:id="40" w:author="Max Lindmark" w:date="2022-04-09T10:12:00Z" w:initials="MOU">
    <w:p w14:paraId="5C083976" w14:textId="77777777" w:rsidR="00721A4D" w:rsidRDefault="00721A4D" w:rsidP="00721A4D">
      <w:r>
        <w:rPr>
          <w:rStyle w:val="Kommentarsreferens"/>
        </w:rPr>
        <w:annotationRef/>
      </w:r>
      <w:r>
        <w:rPr>
          <w:sz w:val="20"/>
          <w:szCs w:val="20"/>
        </w:rPr>
        <w:t>in theory yes but it’s a bit simpler not to (i have to make room for it) + if we list all 3 params it’s easier to use this study for VBGE params in these areas for perch etc.</w:t>
      </w:r>
    </w:p>
  </w:comment>
  <w:comment w:id="41" w:author="Anna Gårdmark" w:date="2022-04-07T21:29:00Z" w:initials="AG">
    <w:p w14:paraId="5C0E900D" w14:textId="42915BE7" w:rsidR="00721A4D" w:rsidRDefault="00721A4D">
      <w:pPr>
        <w:pStyle w:val="Kommentarer"/>
      </w:pPr>
      <w:r>
        <w:rPr>
          <w:rStyle w:val="Kommentarsreferens"/>
        </w:rPr>
        <w:annotationRef/>
      </w:r>
      <w:r>
        <w:rPr>
          <w:rStyle w:val="Kommentarsreferens"/>
        </w:rPr>
        <w:t>remember to change also here if you change in the methods</w:t>
      </w:r>
    </w:p>
  </w:comment>
  <w:comment w:id="42" w:author="Max Lindmark" w:date="2022-04-09T10:12:00Z" w:initials="MOU">
    <w:p w14:paraId="12D8587F" w14:textId="77777777" w:rsidR="00721A4D" w:rsidRPr="00721A4D" w:rsidRDefault="00721A4D" w:rsidP="00721A4D">
      <w:pPr>
        <w:rPr>
          <w:lang w:val="sv-SE"/>
        </w:rPr>
      </w:pPr>
      <w:r>
        <w:rPr>
          <w:rStyle w:val="Kommentarsreferens"/>
        </w:rPr>
        <w:annotationRef/>
      </w:r>
      <w:r w:rsidRPr="00721A4D">
        <w:rPr>
          <w:sz w:val="20"/>
          <w:szCs w:val="20"/>
          <w:lang w:val="sv-SE"/>
        </w:rPr>
        <w:t>its ok</w:t>
      </w:r>
    </w:p>
  </w:comment>
  <w:comment w:id="43" w:author="Anna Gårdmark" w:date="2022-02-10T10:32:00Z" w:initials="AG">
    <w:p w14:paraId="740DA1F9" w14:textId="10C7B497" w:rsidR="00721A4D" w:rsidRPr="0016529A" w:rsidRDefault="00721A4D">
      <w:pPr>
        <w:pStyle w:val="Kommentarer"/>
        <w:rPr>
          <w:lang w:val="sv-SE"/>
        </w:rPr>
      </w:pPr>
      <w:r>
        <w:rPr>
          <w:rStyle w:val="Kommentarsreferens"/>
        </w:rPr>
        <w:annotationRef/>
      </w:r>
      <w:r w:rsidRPr="0016529A">
        <w:rPr>
          <w:rStyle w:val="Kommentarsreferens"/>
          <w:lang w:val="sv-SE"/>
        </w:rPr>
        <w:t>behöver vi så här fin noggrannhet, räcker det inte med en decimal</w:t>
      </w:r>
      <w:r>
        <w:rPr>
          <w:rStyle w:val="Kommentarsreferens"/>
          <w:lang w:val="sv-SE"/>
        </w:rPr>
        <w:t>? (eller inga?)</w:t>
      </w:r>
    </w:p>
  </w:comment>
  <w:comment w:id="44" w:author="Max Lindmark" w:date="2022-02-21T18:50:00Z" w:initials="MOU">
    <w:p w14:paraId="22911C9D" w14:textId="77777777" w:rsidR="00721A4D" w:rsidRPr="00C75D8E" w:rsidRDefault="00721A4D" w:rsidP="00C75D8E">
      <w:pPr>
        <w:rPr>
          <w:lang w:val="sv-SE"/>
        </w:rPr>
      </w:pPr>
      <w:r>
        <w:rPr>
          <w:rStyle w:val="Kommentarsreferens"/>
        </w:rPr>
        <w:annotationRef/>
      </w:r>
      <w:r w:rsidRPr="00C75D8E">
        <w:rPr>
          <w:sz w:val="20"/>
          <w:szCs w:val="20"/>
          <w:lang w:val="sv-SE"/>
        </w:rPr>
        <w:t xml:space="preserve">Räcker gott med en </w:t>
      </w:r>
    </w:p>
  </w:comment>
  <w:comment w:id="45" w:author="Anna Gårdmark" w:date="2022-04-07T21:29:00Z" w:initials="AG">
    <w:p w14:paraId="31B5A3A2" w14:textId="029D576C" w:rsidR="00721A4D" w:rsidRPr="00CD50EA" w:rsidRDefault="00721A4D">
      <w:pPr>
        <w:pStyle w:val="Kommentarer"/>
        <w:rPr>
          <w:lang w:val="sv-SE"/>
        </w:rPr>
      </w:pPr>
      <w:r>
        <w:rPr>
          <w:rStyle w:val="Kommentarsreferens"/>
        </w:rPr>
        <w:annotationRef/>
      </w:r>
      <w:r>
        <w:rPr>
          <w:rStyle w:val="Kommentarsreferens"/>
          <w:lang w:val="sv-SE"/>
        </w:rPr>
        <w:t>…and here</w:t>
      </w:r>
    </w:p>
  </w:comment>
  <w:comment w:id="46" w:author="Anna Gårdmark" w:date="2022-04-07T21:29:00Z" w:initials="AG">
    <w:p w14:paraId="692F6E1F" w14:textId="3BBD7D0C" w:rsidR="00721A4D" w:rsidRPr="00721A4D" w:rsidRDefault="00721A4D">
      <w:pPr>
        <w:pStyle w:val="Kommentarer"/>
        <w:rPr>
          <w:lang w:val="sv-SE"/>
        </w:rPr>
      </w:pPr>
      <w:r>
        <w:rPr>
          <w:rStyle w:val="Kommentarsreferens"/>
        </w:rPr>
        <w:annotationRef/>
      </w:r>
      <w:r w:rsidRPr="00721A4D">
        <w:rPr>
          <w:rStyle w:val="Kommentarsreferens"/>
          <w:lang w:val="sv-SE"/>
        </w:rPr>
        <w:t>…och här</w:t>
      </w:r>
    </w:p>
  </w:comment>
  <w:comment w:id="47" w:author="Max Lindmark" w:date="2022-02-21T18:49:00Z" w:initials="MOU">
    <w:p w14:paraId="2CD59B1A" w14:textId="34036E87" w:rsidR="00721A4D" w:rsidRPr="00C75D8E" w:rsidRDefault="00721A4D" w:rsidP="00C75D8E">
      <w:pPr>
        <w:rPr>
          <w:lang w:val="sv-SE"/>
        </w:rPr>
      </w:pPr>
      <w:r>
        <w:rPr>
          <w:rStyle w:val="Kommentarsreferens"/>
        </w:rPr>
        <w:annotationRef/>
      </w:r>
      <w:r w:rsidRPr="00C75D8E">
        <w:rPr>
          <w:sz w:val="20"/>
          <w:szCs w:val="20"/>
          <w:lang w:val="sv-SE"/>
        </w:rPr>
        <w:t>Föredrar nog att skriva såhär, att sannolikheten är hög för olika tillväxt än låg för lika tillväxt</w:t>
      </w:r>
    </w:p>
  </w:comment>
  <w:comment w:id="48" w:author="Anna Gårdmark" w:date="2022-04-07T21:30:00Z" w:initials="AG">
    <w:p w14:paraId="1ED7F339" w14:textId="58C95621" w:rsidR="00721A4D" w:rsidRPr="00721A4D" w:rsidRDefault="00721A4D">
      <w:pPr>
        <w:pStyle w:val="Kommentarer"/>
        <w:rPr>
          <w:lang w:val="sv-SE"/>
        </w:rPr>
      </w:pPr>
      <w:r>
        <w:rPr>
          <w:rStyle w:val="Kommentarsreferens"/>
        </w:rPr>
        <w:annotationRef/>
      </w:r>
      <w:r w:rsidRPr="00721A4D">
        <w:rPr>
          <w:lang w:val="sv-SE"/>
        </w:rPr>
        <w:t>japp bättre!</w:t>
      </w:r>
    </w:p>
  </w:comment>
  <w:comment w:id="49" w:author="Max Lindmark" w:date="2021-10-22T12:07:00Z" w:initials="">
    <w:p w14:paraId="000000A9"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ade gärna fått in hur tillväxtökningen som TSR innebär ofta överskuggas pga focus på shrinking. </w:t>
      </w:r>
    </w:p>
    <w:p w14:paraId="000000AA"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p>
    <w:p w14:paraId="000000AB"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Samt att TSR-bevis är rätt ovanliga på större organismer i naturliga miljöer (mycket mer studier och teori på mindre organismer)</w:t>
      </w:r>
    </w:p>
  </w:comment>
  <w:comment w:id="50" w:author="Max Lindmark" w:date="2021-08-10T10:36:00Z" w:initials="">
    <w:p w14:paraId="000000B0" w14:textId="77777777" w:rsidR="00721A4D" w:rsidRDefault="00721A4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one or two short paragraphs of discussion (headed 'Discussion').</w:t>
      </w:r>
    </w:p>
  </w:comment>
  <w:comment w:id="51" w:author="Anna Gårdmark" w:date="2022-04-07T21:32:00Z" w:initials="AG">
    <w:p w14:paraId="48C024DB" w14:textId="5DBFACE7" w:rsidR="00721A4D" w:rsidRPr="00CD50EA" w:rsidRDefault="00721A4D">
      <w:pPr>
        <w:pStyle w:val="Kommentarer"/>
        <w:rPr>
          <w:lang w:val="sv-SE"/>
        </w:rPr>
      </w:pPr>
      <w:r>
        <w:rPr>
          <w:rStyle w:val="Kommentarsreferens"/>
        </w:rPr>
        <w:annotationRef/>
      </w:r>
      <w:r w:rsidRPr="00CD50EA">
        <w:rPr>
          <w:rStyle w:val="Kommentarsreferens"/>
          <w:lang w:val="sv-SE"/>
        </w:rPr>
        <w:t>brukar man inte saga ‘unexploited’?</w:t>
      </w:r>
    </w:p>
  </w:comment>
  <w:comment w:id="52" w:author="Max Lindmark" w:date="2022-04-09T10:14:00Z" w:initials="MOU">
    <w:p w14:paraId="1CEDA30E" w14:textId="77777777" w:rsidR="00721A4D" w:rsidRPr="00721A4D" w:rsidRDefault="00721A4D" w:rsidP="00721A4D">
      <w:pPr>
        <w:rPr>
          <w:lang w:val="sv-SE"/>
        </w:rPr>
      </w:pPr>
      <w:r>
        <w:rPr>
          <w:rStyle w:val="Kommentarsreferens"/>
        </w:rPr>
        <w:annotationRef/>
      </w:r>
      <w:r w:rsidRPr="00721A4D">
        <w:rPr>
          <w:sz w:val="20"/>
          <w:szCs w:val="20"/>
          <w:lang w:val="sv-SE"/>
        </w:rPr>
        <w:t>jo</w:t>
      </w:r>
    </w:p>
  </w:comment>
  <w:comment w:id="53" w:author="Anna Gårdmark" w:date="2022-04-07T21:33:00Z" w:initials="AG">
    <w:p w14:paraId="552D7B57" w14:textId="63950043" w:rsidR="00721A4D" w:rsidRPr="00CD50EA" w:rsidRDefault="00721A4D">
      <w:pPr>
        <w:pStyle w:val="Kommentarer"/>
        <w:rPr>
          <w:lang w:val="sv-SE"/>
        </w:rPr>
      </w:pPr>
      <w:r>
        <w:rPr>
          <w:rStyle w:val="Kommentarsreferens"/>
        </w:rPr>
        <w:annotationRef/>
      </w:r>
      <w:r w:rsidRPr="00CD50EA">
        <w:rPr>
          <w:rStyle w:val="Kommentarsreferens"/>
          <w:lang w:val="sv-SE"/>
        </w:rPr>
        <w:t>den här delen av meningen behöver refs</w:t>
      </w:r>
    </w:p>
  </w:comment>
  <w:comment w:id="54" w:author="Max Lindmark" w:date="2022-02-21T18:55:00Z" w:initials="MOU">
    <w:p w14:paraId="1CCEC445" w14:textId="77777777" w:rsidR="00721A4D" w:rsidRDefault="00721A4D" w:rsidP="00C75D8E">
      <w:r>
        <w:rPr>
          <w:rStyle w:val="Kommentarsreferens"/>
        </w:rPr>
        <w:annotationRef/>
      </w:r>
      <w:r>
        <w:rPr>
          <w:sz w:val="20"/>
          <w:szCs w:val="20"/>
        </w:rPr>
        <w:t>gillar dessa edits!</w:t>
      </w:r>
    </w:p>
  </w:comment>
  <w:comment w:id="55" w:author="Anna Gårdmark" w:date="2022-02-10T10:06:00Z" w:initials="AG">
    <w:p w14:paraId="027FD61E" w14:textId="434C5A1E" w:rsidR="00721A4D" w:rsidRDefault="00721A4D">
      <w:pPr>
        <w:pStyle w:val="Kommentarer"/>
      </w:pPr>
      <w:r>
        <w:rPr>
          <w:rStyle w:val="Kommentarsreferens"/>
        </w:rPr>
        <w:annotationRef/>
      </w:r>
      <w:r>
        <w:rPr>
          <w:rStyle w:val="Kommentarsreferens"/>
        </w:rPr>
        <w:t>refs needed here on other studies in natural systems</w:t>
      </w:r>
    </w:p>
  </w:comment>
  <w:comment w:id="56" w:author="Max Lindmark" w:date="2022-02-21T19:13:00Z" w:initials="MOU">
    <w:p w14:paraId="397B9E89" w14:textId="77777777" w:rsidR="00721A4D" w:rsidRPr="00721A4D" w:rsidRDefault="00721A4D" w:rsidP="00C75D8E">
      <w:pPr>
        <w:rPr>
          <w:lang w:val="sv-SE"/>
        </w:rPr>
      </w:pPr>
      <w:r>
        <w:rPr>
          <w:rStyle w:val="Kommentarsreferens"/>
        </w:rPr>
        <w:annotationRef/>
      </w:r>
      <w:r w:rsidRPr="00721A4D">
        <w:rPr>
          <w:sz w:val="20"/>
          <w:szCs w:val="20"/>
          <w:lang w:val="sv-SE"/>
        </w:rPr>
        <w:t>Funkar detta?</w:t>
      </w:r>
    </w:p>
  </w:comment>
  <w:comment w:id="57" w:author="Anna Gårdmark" w:date="2022-04-07T21:34:00Z" w:initials="AG">
    <w:p w14:paraId="6709477D" w14:textId="170BD38E" w:rsidR="00721A4D" w:rsidRPr="00CD50EA" w:rsidRDefault="00721A4D">
      <w:pPr>
        <w:pStyle w:val="Kommentarer"/>
        <w:rPr>
          <w:lang w:val="sv-SE"/>
        </w:rPr>
      </w:pPr>
      <w:r>
        <w:rPr>
          <w:rStyle w:val="Kommentarsreferens"/>
        </w:rPr>
        <w:annotationRef/>
      </w:r>
      <w:r w:rsidRPr="00CD50EA">
        <w:rPr>
          <w:rStyle w:val="Kommentarsreferens"/>
          <w:lang w:val="sv-SE"/>
        </w:rPr>
        <w:t xml:space="preserve">talar inte detta för att det </w:t>
      </w:r>
      <w:r>
        <w:rPr>
          <w:rStyle w:val="Kommentarsreferens"/>
          <w:lang w:val="sv-SE"/>
        </w:rPr>
        <w:t>är ökad födotillgång i BT (ev pga uppvärmning)?</w:t>
      </w:r>
    </w:p>
  </w:comment>
  <w:comment w:id="58" w:author="Max Lindmark" w:date="2022-04-10T19:44:00Z" w:initials="MOU">
    <w:p w14:paraId="58CD8BC6" w14:textId="77777777" w:rsidR="00721A4D" w:rsidRPr="00721A4D" w:rsidRDefault="00721A4D" w:rsidP="00721A4D">
      <w:pPr>
        <w:rPr>
          <w:lang w:val="sv-SE"/>
        </w:rPr>
      </w:pPr>
      <w:r>
        <w:rPr>
          <w:rStyle w:val="Kommentarsreferens"/>
        </w:rPr>
        <w:annotationRef/>
      </w:r>
      <w:r w:rsidRPr="00721A4D">
        <w:rPr>
          <w:sz w:val="20"/>
          <w:szCs w:val="20"/>
          <w:lang w:val="sv-SE"/>
        </w:rPr>
        <w:t xml:space="preserve">kanske, men inte nödvändigtvis! kan ju också vara så att maten är lika rik i båda system och </w:t>
      </w:r>
      <w:r w:rsidRPr="00721A4D">
        <w:rPr>
          <w:sz w:val="20"/>
          <w:szCs w:val="20"/>
          <w:lang w:val="sv-SE"/>
        </w:rPr>
        <w:t>ffa tillräcklig för att underhålla stora kroppar</w:t>
      </w:r>
    </w:p>
  </w:comment>
  <w:comment w:id="59" w:author="Anna Gårdmark" w:date="2022-02-10T10:28:00Z" w:initials="AG">
    <w:p w14:paraId="504F5AA2" w14:textId="6078158D" w:rsidR="00721A4D" w:rsidRDefault="00721A4D">
      <w:pPr>
        <w:pStyle w:val="Kommentarer"/>
      </w:pPr>
      <w:r>
        <w:rPr>
          <w:rStyle w:val="Kommentarsreferens"/>
        </w:rPr>
        <w:annotationRef/>
      </w:r>
      <w:r>
        <w:rPr>
          <w:rStyle w:val="Kommentarsreferens"/>
        </w:rPr>
        <w:t>we need to say something of what could have caused this; it is likely that heating at the ecosystem scale results in different responses than pure direct effects of warming on individual organisms, in that warming could increase both physiological rates and food productivity.</w:t>
      </w:r>
    </w:p>
  </w:comment>
  <w:comment w:id="60" w:author="Max Lindmark" w:date="2022-02-21T19:22:00Z" w:initials="MOU">
    <w:p w14:paraId="1CE6B7E7" w14:textId="77777777" w:rsidR="00721A4D" w:rsidRPr="00C75D8E" w:rsidRDefault="00721A4D" w:rsidP="00C75D8E">
      <w:pPr>
        <w:rPr>
          <w:lang w:val="sv-SE"/>
        </w:rPr>
      </w:pPr>
      <w:r>
        <w:rPr>
          <w:rStyle w:val="Kommentarsreferens"/>
        </w:rPr>
        <w:annotationRef/>
      </w:r>
      <w:r w:rsidRPr="00C75D8E">
        <w:rPr>
          <w:sz w:val="20"/>
          <w:szCs w:val="20"/>
          <w:lang w:val="sv-SE"/>
        </w:rPr>
        <w:t>tycker dina edits blev bra! förkortade sista meningen bara</w:t>
      </w:r>
    </w:p>
  </w:comment>
  <w:comment w:id="61" w:author="Anna Gårdmark" w:date="2022-04-07T21:35:00Z" w:initials="AG">
    <w:p w14:paraId="7EC80A7B" w14:textId="157276AF" w:rsidR="00721A4D" w:rsidRPr="00E40B76" w:rsidRDefault="00721A4D">
      <w:pPr>
        <w:pStyle w:val="Kommentarer"/>
        <w:rPr>
          <w:lang w:val="sv-SE"/>
        </w:rPr>
      </w:pPr>
      <w:r>
        <w:rPr>
          <w:rStyle w:val="Kommentarsreferens"/>
        </w:rPr>
        <w:annotationRef/>
      </w:r>
      <w:r w:rsidRPr="00E40B76">
        <w:rPr>
          <w:rStyle w:val="Kommentarsreferens"/>
          <w:lang w:val="sv-SE"/>
        </w:rPr>
        <w:t>ah, bra, här kom det visst</w:t>
      </w:r>
    </w:p>
  </w:comment>
  <w:comment w:id="63" w:author="Anna Gårdmark" w:date="2022-02-10T10:57:00Z" w:initials="AG">
    <w:p w14:paraId="38DEBF48" w14:textId="5A29D9F4" w:rsidR="00721A4D" w:rsidRDefault="00721A4D">
      <w:pPr>
        <w:pStyle w:val="Kommentarer"/>
        <w:rPr>
          <w:rStyle w:val="Kommentarsreferens"/>
          <w:lang w:val="sv-SE"/>
        </w:rPr>
      </w:pPr>
      <w:r>
        <w:rPr>
          <w:rStyle w:val="Kommentarsreferens"/>
        </w:rPr>
        <w:annotationRef/>
      </w:r>
      <w:r w:rsidRPr="00E0077A">
        <w:rPr>
          <w:rStyle w:val="Kommentarsreferens"/>
          <w:lang w:val="sv-SE"/>
        </w:rPr>
        <w:t xml:space="preserve">det här stycket är så kort så här finns utrymme att expandera diskussionen </w:t>
      </w:r>
      <w:r>
        <w:rPr>
          <w:rStyle w:val="Kommentarsreferens"/>
          <w:lang w:val="sv-SE"/>
        </w:rPr>
        <w:t xml:space="preserve">(när vi nu är så långt från word limit) </w:t>
      </w:r>
    </w:p>
    <w:p w14:paraId="710E9747" w14:textId="57CE76FA" w:rsidR="00721A4D" w:rsidRPr="00C75D8E" w:rsidRDefault="00721A4D">
      <w:pPr>
        <w:pStyle w:val="Kommentarer"/>
        <w:rPr>
          <w:rStyle w:val="Kommentarsreferens"/>
          <w:lang w:val="sv-SE"/>
        </w:rPr>
      </w:pPr>
    </w:p>
    <w:p w14:paraId="26B73C26" w14:textId="27718FA5" w:rsidR="00721A4D" w:rsidRPr="00FF7C0E" w:rsidRDefault="00721A4D">
      <w:pPr>
        <w:pStyle w:val="Kommentarer"/>
        <w:rPr>
          <w:rStyle w:val="Kommentarsreferens"/>
          <w:lang w:val="sv-SE"/>
        </w:rPr>
      </w:pPr>
      <w:r w:rsidRPr="00FF7C0E">
        <w:rPr>
          <w:rStyle w:val="Kommentarsreferens"/>
          <w:lang w:val="sv-SE"/>
        </w:rPr>
        <w:t xml:space="preserve">Tänker att vi borde diskutera </w:t>
      </w:r>
      <w:r>
        <w:rPr>
          <w:rStyle w:val="Kommentarsreferens"/>
          <w:lang w:val="sv-SE"/>
        </w:rPr>
        <w:t>uppvärmningseffekter på mortalitet, t ex utifrån</w:t>
      </w:r>
    </w:p>
    <w:p w14:paraId="249FF395" w14:textId="39D9BC03" w:rsidR="00721A4D" w:rsidRDefault="00721A4D">
      <w:pPr>
        <w:pStyle w:val="Kommentarer"/>
        <w:rPr>
          <w:rStyle w:val="Kommentarsreferens"/>
        </w:rPr>
      </w:pPr>
      <w:r w:rsidRPr="00FF7C0E">
        <w:rPr>
          <w:rStyle w:val="Kommentarsreferens"/>
        </w:rPr>
        <w:t xml:space="preserve">Rodgers et al 18: </w:t>
      </w:r>
      <w:hyperlink r:id="rId1" w:history="1">
        <w:r w:rsidRPr="00AE0E28">
          <w:rPr>
            <w:rStyle w:val="Hyperlnk"/>
            <w:sz w:val="16"/>
            <w:szCs w:val="16"/>
          </w:rPr>
          <w:t>https://link.springer.com/content/pdf/10.1007/s00227-018-3333-z.pdf</w:t>
        </w:r>
      </w:hyperlink>
    </w:p>
    <w:p w14:paraId="687E8FD2" w14:textId="2BEB1548" w:rsidR="00721A4D" w:rsidRPr="00C75D8E" w:rsidRDefault="00721A4D">
      <w:pPr>
        <w:pStyle w:val="Kommentarer"/>
        <w:rPr>
          <w:lang w:val="sv-SE"/>
        </w:rPr>
      </w:pPr>
      <w:r w:rsidRPr="00C75D8E">
        <w:rPr>
          <w:lang w:val="sv-SE"/>
        </w:rPr>
        <w:t xml:space="preserve">Biro et al 07: </w:t>
      </w:r>
      <w:hyperlink r:id="rId2" w:history="1">
        <w:r w:rsidRPr="00C75D8E">
          <w:rPr>
            <w:rStyle w:val="Hyperlnk"/>
            <w:lang w:val="sv-SE"/>
          </w:rPr>
          <w:t>https://www.pnas.org/content/pnas/104/23/9715.full.pdf</w:t>
        </w:r>
      </w:hyperlink>
    </w:p>
    <w:p w14:paraId="749C3183" w14:textId="4F5294D4" w:rsidR="00721A4D" w:rsidRPr="00C75D8E" w:rsidRDefault="00721A4D">
      <w:pPr>
        <w:pStyle w:val="Kommentarer"/>
        <w:rPr>
          <w:lang w:val="sv-SE"/>
        </w:rPr>
      </w:pPr>
      <w:r w:rsidRPr="00C75D8E">
        <w:rPr>
          <w:lang w:val="sv-SE"/>
        </w:rPr>
        <w:t>Pershing et al 15:</w:t>
      </w:r>
    </w:p>
    <w:p w14:paraId="0C0CE885" w14:textId="19AD92EA" w:rsidR="00721A4D" w:rsidRPr="00C75D8E" w:rsidRDefault="00D83772">
      <w:pPr>
        <w:pStyle w:val="Kommentarer"/>
        <w:rPr>
          <w:lang w:val="sv-SE"/>
        </w:rPr>
      </w:pPr>
      <w:hyperlink r:id="rId3" w:history="1">
        <w:r w:rsidR="00721A4D" w:rsidRPr="00C75D8E">
          <w:rPr>
            <w:rStyle w:val="Hyperlnk"/>
            <w:lang w:val="sv-SE"/>
          </w:rPr>
          <w:t>https://www.science.org/doi/pdf/10.1126/science.aac9819</w:t>
        </w:r>
      </w:hyperlink>
    </w:p>
    <w:p w14:paraId="2139E1EA" w14:textId="77777777" w:rsidR="00721A4D" w:rsidRPr="00C75D8E" w:rsidRDefault="00721A4D">
      <w:pPr>
        <w:pStyle w:val="Kommentarer"/>
        <w:rPr>
          <w:lang w:val="sv-SE"/>
        </w:rPr>
      </w:pPr>
    </w:p>
    <w:p w14:paraId="3D0D09DD" w14:textId="77777777" w:rsidR="00721A4D" w:rsidRDefault="00721A4D">
      <w:pPr>
        <w:pStyle w:val="Kommentarer"/>
        <w:rPr>
          <w:lang w:val="sv-SE"/>
        </w:rPr>
      </w:pPr>
      <w:r w:rsidRPr="00CA2A92">
        <w:rPr>
          <w:lang w:val="sv-SE"/>
        </w:rPr>
        <w:t>Innan jag ger mig på att skriva ett helt annat slutstycke än det du har nu kanske vi skall diskutera det, så att vi är överens om vad det skall innehålla</w:t>
      </w:r>
      <w:r>
        <w:rPr>
          <w:lang w:val="sv-SE"/>
        </w:rPr>
        <w:t xml:space="preserve">?  </w:t>
      </w:r>
    </w:p>
    <w:p w14:paraId="1EA7022B" w14:textId="384032EF" w:rsidR="00721A4D" w:rsidRPr="00CA2A92" w:rsidRDefault="00721A4D">
      <w:pPr>
        <w:pStyle w:val="Kommentarer"/>
        <w:rPr>
          <w:lang w:val="sv-SE"/>
        </w:rPr>
      </w:pPr>
      <w:r>
        <w:rPr>
          <w:lang w:val="sv-SE"/>
        </w:rPr>
        <w:t>(Jag tänker mig att man börjar med mortalitetseffekter av uppvärmning, och vad de skulle kunna bero på, för att sedan peka på vikten av att studera mortalitet &amp; tillväxt samtidigt för att se sluteffekten på storleksfördelningar (vilket är viktigt för …etc).)</w:t>
      </w:r>
    </w:p>
  </w:comment>
  <w:comment w:id="64" w:author="Max Lindmark" w:date="2022-02-21T19:24:00Z" w:initials="MOU">
    <w:p w14:paraId="756D2A0D" w14:textId="77777777" w:rsidR="00721A4D" w:rsidRPr="00721A4D" w:rsidRDefault="00721A4D" w:rsidP="00C75D8E">
      <w:pPr>
        <w:rPr>
          <w:lang w:val="sv-SE"/>
        </w:rPr>
      </w:pPr>
      <w:r>
        <w:rPr>
          <w:rStyle w:val="Kommentarsreferens"/>
        </w:rPr>
        <w:annotationRef/>
      </w:r>
      <w:r w:rsidRPr="00C75D8E">
        <w:rPr>
          <w:sz w:val="20"/>
          <w:szCs w:val="20"/>
          <w:lang w:val="sv-SE"/>
        </w:rPr>
        <w:t xml:space="preserve">Jättebra, du får gärna göra det! Och bra reffar också, har inte läst någon av dem faktiskt… Men om du skriver om, kan vi behålla första meningen? </w:t>
      </w:r>
      <w:r w:rsidRPr="00721A4D">
        <w:rPr>
          <w:sz w:val="20"/>
          <w:szCs w:val="20"/>
          <w:lang w:val="sv-SE"/>
        </w:rPr>
        <w:t xml:space="preserve">Blev så nöjd med den! </w:t>
      </w:r>
    </w:p>
  </w:comment>
  <w:comment w:id="65" w:author="Anna Gårdmark" w:date="2022-04-07T21:39:00Z" w:initials="AG">
    <w:p w14:paraId="08784E35" w14:textId="3330BC2B" w:rsidR="00721A4D" w:rsidRPr="00E40B76" w:rsidRDefault="00721A4D">
      <w:pPr>
        <w:pStyle w:val="Kommentarer"/>
        <w:rPr>
          <w:lang w:val="sv-SE"/>
        </w:rPr>
      </w:pPr>
      <w:r>
        <w:rPr>
          <w:rStyle w:val="Kommentarsreferens"/>
        </w:rPr>
        <w:annotationRef/>
      </w:r>
      <w:r w:rsidRPr="00E40B76">
        <w:rPr>
          <w:lang w:val="sv-SE"/>
        </w:rPr>
        <w:t>japp, den är bra. F</w:t>
      </w:r>
      <w:r>
        <w:rPr>
          <w:lang w:val="sv-SE"/>
        </w:rPr>
        <w:t>rågan är bara om den skall vara först i stycket? Om vi börjar med uppvärmningseffekter på mortalitet, och vad de kan bero på och sedan går över till övriga delar jag föreslog, så passar ju den här meningen bättre längre in i stycket. Men det kan vi diskutera imorgon!</w:t>
      </w:r>
    </w:p>
  </w:comment>
  <w:comment w:id="66" w:author="Max Lindmark" w:date="2021-08-12T20:43:00Z" w:initials="">
    <w:p w14:paraId="000000A6" w14:textId="77777777" w:rsidR="00721A4D" w:rsidRPr="00721A4D" w:rsidRDefault="00721A4D">
      <w:pPr>
        <w:widowControl w:val="0"/>
        <w:pBdr>
          <w:top w:val="nil"/>
          <w:left w:val="nil"/>
          <w:bottom w:val="nil"/>
          <w:right w:val="nil"/>
          <w:between w:val="nil"/>
        </w:pBdr>
        <w:rPr>
          <w:rFonts w:ascii="Arial" w:eastAsia="Arial" w:hAnsi="Arial" w:cs="Arial"/>
          <w:color w:val="000000"/>
          <w:sz w:val="22"/>
          <w:szCs w:val="22"/>
          <w:lang w:val="sv-SE"/>
        </w:rPr>
      </w:pPr>
      <w:r w:rsidRPr="00721A4D">
        <w:rPr>
          <w:rFonts w:ascii="Arial" w:eastAsia="Arial" w:hAnsi="Arial" w:cs="Arial"/>
          <w:color w:val="000000"/>
          <w:sz w:val="22"/>
          <w:szCs w:val="22"/>
          <w:lang w:val="sv-SE"/>
        </w:rPr>
        <w:t>Asta’s paper has 2500 words</w:t>
      </w:r>
    </w:p>
  </w:comment>
  <w:comment w:id="67" w:author="Anna Gårdmark" w:date="2022-04-07T21:41:00Z" w:initials="AG">
    <w:p w14:paraId="7AD3F8A5" w14:textId="2D6FFE9C" w:rsidR="00721A4D" w:rsidRPr="00721A4D" w:rsidRDefault="00721A4D">
      <w:pPr>
        <w:pStyle w:val="Kommentarer"/>
      </w:pPr>
      <w:r>
        <w:rPr>
          <w:rStyle w:val="Kommentarsreferens"/>
        </w:rPr>
        <w:annotationRef/>
      </w:r>
      <w:r w:rsidRPr="00E40B76">
        <w:rPr>
          <w:rStyle w:val="Kommentarsreferens"/>
          <w:lang w:val="sv-SE"/>
        </w:rPr>
        <w:t xml:space="preserve">de nya </w:t>
      </w:r>
      <w:r w:rsidRPr="00E40B76">
        <w:rPr>
          <w:rStyle w:val="Kommentarsreferens"/>
          <w:lang w:val="sv-SE"/>
        </w:rPr>
        <w:t xml:space="preserve">microsattelit-analyserna som vi lät göra på ynglena från </w:t>
      </w:r>
      <w:r>
        <w:rPr>
          <w:rStyle w:val="Kommentarsreferens"/>
          <w:lang w:val="sv-SE"/>
        </w:rPr>
        <w:t xml:space="preserve">Yaos experiment visar på en skillnad mellan populationerna, fortfarand! </w:t>
      </w:r>
      <w:r w:rsidRPr="00721A4D">
        <w:rPr>
          <w:rStyle w:val="Kommentarsreferens"/>
        </w:rPr>
        <w:t>Ganska häftigt tycker jag.</w:t>
      </w:r>
    </w:p>
  </w:comment>
  <w:comment w:id="68" w:author="Max Lindmark" w:date="2021-10-08T10:35:00Z" w:initials="">
    <w:p w14:paraId="000000B5" w14:textId="77777777" w:rsidR="00721A4D" w:rsidRDefault="00721A4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002 for growth data because of the potential change in age estimation</w:t>
      </w:r>
    </w:p>
  </w:comment>
  <w:comment w:id="69" w:author="Anna Gårdmark" w:date="2022-02-10T11:17:00Z" w:initials="AG">
    <w:p w14:paraId="381F3392" w14:textId="1869F8CE" w:rsidR="00721A4D" w:rsidRDefault="00721A4D">
      <w:pPr>
        <w:pStyle w:val="Kommentarer"/>
      </w:pPr>
      <w:r>
        <w:rPr>
          <w:rStyle w:val="Kommentarsreferens"/>
        </w:rPr>
        <w:annotationRef/>
      </w:r>
      <w:r>
        <w:rPr>
          <w:rStyle w:val="Kommentarsreferens"/>
        </w:rPr>
        <w:t>this was only started after 2000, if I recall Martina’s instructions correctly.</w:t>
      </w:r>
    </w:p>
  </w:comment>
  <w:comment w:id="70" w:author="Max Lindmark" w:date="2022-02-21T19:28:00Z" w:initials="MOU">
    <w:p w14:paraId="224937B5" w14:textId="77777777" w:rsidR="00721A4D" w:rsidRDefault="00721A4D" w:rsidP="00C75D8E">
      <w:r>
        <w:rPr>
          <w:rStyle w:val="Kommentarsreferens"/>
        </w:rPr>
        <w:annotationRef/>
      </w:r>
      <w:r>
        <w:rPr>
          <w:sz w:val="20"/>
          <w:szCs w:val="20"/>
        </w:rPr>
        <w:t>ok! do we need that level of detail though? it’s not wrong as it is now! Would you be able to ask about it, if you want to be more specific here, or should I do it?</w:t>
      </w:r>
    </w:p>
  </w:comment>
  <w:comment w:id="71" w:author="Anna Gårdmark" w:date="2022-04-07T21:08:00Z" w:initials="AG">
    <w:p w14:paraId="43FA298F" w14:textId="07F6C3C0" w:rsidR="00721A4D" w:rsidRDefault="00721A4D">
      <w:pPr>
        <w:pStyle w:val="Kommentarer"/>
      </w:pPr>
      <w:r>
        <w:rPr>
          <w:rStyle w:val="Kommentarsreferens"/>
        </w:rPr>
        <w:annotationRef/>
      </w:r>
      <w:r>
        <w:t>you’re right, we don’t need that level of detail. let’s keep as it stands</w:t>
      </w:r>
    </w:p>
  </w:comment>
  <w:comment w:id="73" w:author="Max Lindmark" w:date="2022-02-21T19:28:00Z" w:initials="MOU">
    <w:p w14:paraId="36D045D8" w14:textId="77777777" w:rsidR="00721A4D" w:rsidRPr="00C75D8E" w:rsidRDefault="00721A4D" w:rsidP="00C75D8E">
      <w:pPr>
        <w:rPr>
          <w:lang w:val="sv-SE"/>
        </w:rPr>
      </w:pPr>
      <w:r>
        <w:rPr>
          <w:rStyle w:val="Kommentarsreferens"/>
        </w:rPr>
        <w:annotationRef/>
      </w:r>
      <w:r w:rsidRPr="00C75D8E">
        <w:rPr>
          <w:sz w:val="20"/>
          <w:szCs w:val="20"/>
          <w:lang w:val="sv-SE"/>
        </w:rPr>
        <w:t>Hm, varför just theta här? det använder vi ju till en parameter?</w:t>
      </w:r>
    </w:p>
  </w:comment>
  <w:comment w:id="72" w:author="Max Lindmark" w:date="2022-02-21T19:35:00Z" w:initials="MOU">
    <w:p w14:paraId="4E6C7F7A" w14:textId="77777777" w:rsidR="00721A4D" w:rsidRPr="00C75D8E" w:rsidRDefault="00721A4D" w:rsidP="00C75D8E">
      <w:pPr>
        <w:rPr>
          <w:lang w:val="sv-SE"/>
        </w:rPr>
      </w:pPr>
      <w:r>
        <w:rPr>
          <w:rStyle w:val="Kommentarsreferens"/>
        </w:rPr>
        <w:annotationRef/>
      </w:r>
      <w:r w:rsidRPr="00C75D8E">
        <w:rPr>
          <w:sz w:val="20"/>
          <w:szCs w:val="20"/>
          <w:lang w:val="sv-SE"/>
        </w:rPr>
        <w:t>kan vi kalla exponent för s istället för theta, som vi redan använder i tillväxtmodellen?</w:t>
      </w:r>
    </w:p>
  </w:comment>
  <w:comment w:id="74" w:author="Anna Gårdmark" w:date="2022-02-10T11:25:00Z" w:initials="AG">
    <w:p w14:paraId="6F4EAF7E" w14:textId="336345FC" w:rsidR="00721A4D" w:rsidRDefault="00721A4D">
      <w:pPr>
        <w:pStyle w:val="Kommentarer"/>
      </w:pPr>
      <w:r>
        <w:rPr>
          <w:rStyle w:val="Kommentarsreferens"/>
        </w:rPr>
        <w:annotationRef/>
      </w:r>
      <w:r>
        <w:rPr>
          <w:rStyle w:val="Kommentarsreferens"/>
        </w:rPr>
        <w:t>this is only true for the CPUE analyses, right? not back-calculated growth and the growth models? or? if it is true for all our data sets, then we just state this at the very beginning of the methods (where it currently says 1981)</w:t>
      </w:r>
    </w:p>
  </w:comment>
  <w:comment w:id="75" w:author="Max Lindmark" w:date="2022-02-21T19:36:00Z" w:initials="MOU">
    <w:p w14:paraId="63C891BB" w14:textId="77777777" w:rsidR="00721A4D" w:rsidRDefault="00721A4D" w:rsidP="00C75D8E">
      <w:r>
        <w:rPr>
          <w:rStyle w:val="Kommentarsreferens"/>
        </w:rPr>
        <w:annotationRef/>
      </w:r>
      <w:r>
        <w:rPr>
          <w:sz w:val="20"/>
          <w:szCs w:val="20"/>
        </w:rPr>
        <w:t>Good point, we kind of already say that actaully</w:t>
      </w:r>
    </w:p>
  </w:comment>
  <w:comment w:id="76" w:author="Anna Gårdmark" w:date="2022-02-10T11:27:00Z" w:initials="AG">
    <w:p w14:paraId="50429483" w14:textId="208BAECB" w:rsidR="00721A4D" w:rsidRPr="00C75D8E" w:rsidRDefault="00721A4D">
      <w:pPr>
        <w:pStyle w:val="Kommentarer"/>
      </w:pPr>
      <w:r>
        <w:rPr>
          <w:rStyle w:val="Kommentarsreferens"/>
        </w:rPr>
        <w:annotationRef/>
      </w:r>
      <w:r w:rsidRPr="00C75D8E">
        <w:t>already said earlier</w:t>
      </w:r>
    </w:p>
  </w:comment>
  <w:comment w:id="77" w:author="Anna Gårdmark" w:date="2022-02-10T11:36:00Z" w:initials="AG">
    <w:p w14:paraId="23EC1D5A" w14:textId="63459C8E" w:rsidR="00721A4D" w:rsidRDefault="00721A4D">
      <w:pPr>
        <w:pStyle w:val="Kommentarer"/>
      </w:pPr>
      <w:r>
        <w:rPr>
          <w:rStyle w:val="Kommentarsreferens"/>
        </w:rPr>
        <w:annotationRef/>
      </w:r>
      <w:r>
        <w:t>I suggest you spell it out everywhere – conveys the message better</w:t>
      </w:r>
    </w:p>
  </w:comment>
  <w:comment w:id="78" w:author="Max Lindmark" w:date="2022-02-23T14:09:00Z" w:initials="MOU">
    <w:p w14:paraId="06A166B7" w14:textId="77777777" w:rsidR="00721A4D" w:rsidRDefault="00721A4D" w:rsidP="00C75D8E">
      <w:r>
        <w:rPr>
          <w:rStyle w:val="Kommentarsreferens"/>
        </w:rPr>
        <w:annotationRef/>
      </w:r>
      <w:r>
        <w:rPr>
          <w:sz w:val="20"/>
          <w:szCs w:val="20"/>
        </w:rPr>
        <w:t>i think the subscripts become to long then, not good for readbility either!</w:t>
      </w:r>
    </w:p>
  </w:comment>
  <w:comment w:id="79" w:author="Anna Gårdmark" w:date="2022-02-10T12:58:00Z" w:initials="AG">
    <w:p w14:paraId="389294F7" w14:textId="78EE300D" w:rsidR="00721A4D" w:rsidRPr="001B3620" w:rsidRDefault="00721A4D">
      <w:pPr>
        <w:pStyle w:val="Kommentarer"/>
        <w:rPr>
          <w:lang w:val="sv-SE"/>
        </w:rPr>
      </w:pPr>
      <w:r>
        <w:rPr>
          <w:rStyle w:val="Kommentarsreferens"/>
        </w:rPr>
        <w:annotationRef/>
      </w:r>
      <w:r w:rsidRPr="001B3620">
        <w:rPr>
          <w:lang w:val="sv-SE"/>
        </w:rPr>
        <w:t xml:space="preserve">varför kursiv? </w:t>
      </w:r>
      <w:r>
        <w:rPr>
          <w:lang w:val="sv-SE"/>
        </w:rPr>
        <w:t>se</w:t>
      </w:r>
      <w:r w:rsidRPr="001B3620">
        <w:rPr>
          <w:lang w:val="sv-SE"/>
        </w:rPr>
        <w:t>r</w:t>
      </w:r>
      <w:r>
        <w:rPr>
          <w:lang w:val="sv-SE"/>
        </w:rPr>
        <w:t xml:space="preserve"> u</w:t>
      </w:r>
      <w:r w:rsidRPr="001B3620">
        <w:rPr>
          <w:lang w:val="sv-SE"/>
        </w:rPr>
        <w:t>t som en variabel</w:t>
      </w:r>
    </w:p>
  </w:comment>
  <w:comment w:id="80" w:author="Max Lindmark" w:date="2022-02-21T19:44:00Z" w:initials="MOU">
    <w:p w14:paraId="0D7F59EC" w14:textId="77777777" w:rsidR="00721A4D" w:rsidRDefault="00721A4D" w:rsidP="00C75D8E">
      <w:r>
        <w:rPr>
          <w:rStyle w:val="Kommentarsreferens"/>
        </w:rPr>
        <w:annotationRef/>
      </w:r>
      <w:r>
        <w:rPr>
          <w:sz w:val="20"/>
          <w:szCs w:val="20"/>
        </w:rPr>
        <w:t>minns ej</w:t>
      </w:r>
    </w:p>
  </w:comment>
  <w:comment w:id="81" w:author="Max Lindmark" w:date="2021-09-28T13:32:00Z" w:initials="MOU">
    <w:p w14:paraId="749A9F7C" w14:textId="412F1D9E" w:rsidR="00721A4D" w:rsidRDefault="00721A4D" w:rsidP="00A378E6">
      <w:pPr>
        <w:pStyle w:val="Kommentarer"/>
      </w:pPr>
      <w:r>
        <w:rPr>
          <w:rStyle w:val="Kommentarsreferens"/>
        </w:rPr>
        <w:annotationRef/>
      </w:r>
      <w:r>
        <w:t>The reason I don’t use alpha_W, alpha_C, is because the interaction term does not correspond to the warm slope directly</w:t>
      </w:r>
    </w:p>
  </w:comment>
  <w:comment w:id="83" w:author="Max Lindmark" w:date="2021-09-29T10:12:00Z" w:initials="">
    <w:p w14:paraId="000000A5"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städad data som går rakt in i analysen</w:t>
      </w:r>
    </w:p>
  </w:comment>
  <w:comment w:id="82" w:author="Anna Gårdmark" w:date="2022-04-07T21:09:00Z" w:initials="AG">
    <w:p w14:paraId="20C0607D" w14:textId="344352B3" w:rsidR="00721A4D" w:rsidRPr="00C75D8E" w:rsidRDefault="00721A4D">
      <w:pPr>
        <w:pStyle w:val="Kommentarer"/>
        <w:rPr>
          <w:lang w:val="sv-SE"/>
        </w:rPr>
      </w:pPr>
      <w:r>
        <w:rPr>
          <w:lang w:val="sv-SE"/>
        </w:rPr>
        <w:t xml:space="preserve">bra. Och </w:t>
      </w:r>
      <w:r>
        <w:rPr>
          <w:rStyle w:val="Kommentarsreferens"/>
        </w:rPr>
        <w:annotationRef/>
      </w:r>
      <w:r w:rsidRPr="00C75D8E">
        <w:rPr>
          <w:lang w:val="sv-SE"/>
        </w:rPr>
        <w:t>fint</w:t>
      </w:r>
      <w:r>
        <w:rPr>
          <w:lang w:val="sv-SE"/>
        </w:rPr>
        <w:t xml:space="preserve"> </w:t>
      </w:r>
      <w:r w:rsidRPr="00C75D8E">
        <w:rPr>
          <w:lang w:val="sv-SE"/>
        </w:rPr>
        <w:t xml:space="preserve">att du är tydlig! </w:t>
      </w:r>
      <w:r>
        <w:rPr>
          <w:lang w:val="sv-SE"/>
        </w:rPr>
        <w:t xml:space="preserve">jag är lite känslig med rådatat </w:t>
      </w:r>
      <w:r w:rsidRPr="00C75D8E">
        <w:rPr>
          <w:lang w:val="sv-SE"/>
        </w:rPr>
        <w:sym w:font="Wingdings" w:char="F04A"/>
      </w:r>
    </w:p>
  </w:comment>
  <w:comment w:id="84" w:author="Max Lindmark" w:date="2021-09-28T16:04:00Z" w:initials="">
    <w:p w14:paraId="000000A1"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Låter detta OK? Det som är lite klurigt är väl att beskriva hur det bygger på ditt jobb Malin utan att det ska låta som att de slutgiltiga skripten och analyserna skrevs inom exjobbet, samt hur vi ska få till din input Anna som sträcker sig över allt, dock utan att ha en ledande roll på någon av delarna jag nämnt.</w:t>
      </w:r>
    </w:p>
  </w:comment>
  <w:comment w:id="86" w:author="Max Lindmark" w:date="2021-09-28T16:08:00Z" w:initials="">
    <w:p w14:paraId="000000AC"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då uppsatsen samt första draften av ms’et som ändå är ganska olika varandra.</w:t>
      </w:r>
    </w:p>
  </w:comment>
  <w:comment w:id="85" w:author="Malin Karlsson" w:date="2021-11-03T10:02:00Z" w:initials="">
    <w:p w14:paraId="000000A2" w14:textId="77777777" w:rsidR="00721A4D" w:rsidRPr="001B1A85" w:rsidRDefault="00721A4D">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tycker att det låter bra!</w:t>
      </w:r>
    </w:p>
  </w:comment>
  <w:comment w:id="87" w:author="Anna Gårdmark" w:date="2022-04-07T21:22:00Z" w:initials="AG">
    <w:p w14:paraId="0EA9B188" w14:textId="12A17A6F" w:rsidR="00721A4D" w:rsidRPr="00721A4D" w:rsidRDefault="00721A4D">
      <w:pPr>
        <w:pStyle w:val="Kommentarer"/>
        <w:rPr>
          <w:lang w:val="sv-SE"/>
        </w:rPr>
      </w:pPr>
      <w:r>
        <w:rPr>
          <w:rStyle w:val="Kommentarsreferens"/>
        </w:rPr>
        <w:annotationRef/>
      </w:r>
      <w:r w:rsidRPr="00721A4D">
        <w:rPr>
          <w:rStyle w:val="Kommentarsreferens"/>
          <w:lang w:val="sv-SE"/>
        </w:rPr>
        <w:t xml:space="preserve">uppdatera </w:t>
      </w:r>
      <w:r w:rsidRPr="00721A4D">
        <w:rPr>
          <w:rStyle w:val="Kommentarsreferens"/>
          <w:lang w:val="sv-SE"/>
        </w:rPr>
        <w:t>GCBn</w:t>
      </w:r>
    </w:p>
  </w:comment>
  <w:comment w:id="88" w:author="Anna Gårdmark" w:date="2022-04-07T21:51:00Z" w:initials="AG">
    <w:p w14:paraId="487EAA7E" w14:textId="3063C01F" w:rsidR="00721A4D" w:rsidRPr="00094996" w:rsidRDefault="00721A4D">
      <w:pPr>
        <w:pStyle w:val="Kommentarer"/>
        <w:rPr>
          <w:lang w:val="sv-SE"/>
        </w:rPr>
      </w:pPr>
      <w:r>
        <w:rPr>
          <w:rStyle w:val="Kommentarsreferens"/>
        </w:rPr>
        <w:annotationRef/>
      </w:r>
      <w:r w:rsidRPr="00721A4D">
        <w:rPr>
          <w:lang w:val="sv-SE"/>
        </w:rPr>
        <w:t xml:space="preserve">tror också du behöver skriva. </w:t>
      </w:r>
      <w:r w:rsidRPr="00094996">
        <w:rPr>
          <w:lang w:val="sv-SE"/>
        </w:rPr>
        <w:t>“In Swedish” efter de referenser som är just det</w:t>
      </w:r>
    </w:p>
  </w:comment>
  <w:comment w:id="89" w:author="Anna Gårdmark" w:date="2022-02-10T08:21:00Z" w:initials="AG">
    <w:p w14:paraId="61D260DD" w14:textId="2B92E1C1" w:rsidR="00721A4D" w:rsidRDefault="00721A4D">
      <w:pPr>
        <w:pStyle w:val="Kommentarer"/>
      </w:pPr>
      <w:r>
        <w:rPr>
          <w:rStyle w:val="Kommentarsreferens"/>
        </w:rPr>
        <w:annotationRef/>
      </w:r>
      <w:r>
        <w:t>need to use the same wordings as in the main text ‘warm area’ vs ‘cold area’ (or, if you go for my suggestion: ‘heated area’ vs ‘reference area’); it’s irrelevant that it is called the biotest lake</w:t>
      </w:r>
    </w:p>
    <w:p w14:paraId="0CC493C0" w14:textId="77777777" w:rsidR="00721A4D" w:rsidRDefault="00721A4D">
      <w:pPr>
        <w:pStyle w:val="Kommentarer"/>
      </w:pPr>
    </w:p>
    <w:p w14:paraId="5A7DA425" w14:textId="77777777" w:rsidR="00721A4D" w:rsidRDefault="00721A4D">
      <w:pPr>
        <w:pStyle w:val="Kommentarer"/>
      </w:pPr>
      <w:r>
        <w:t>should we perhaps make this figure more informative, by combining it with a photo of a gill lid, showing the growth rings?</w:t>
      </w:r>
    </w:p>
    <w:p w14:paraId="58301D4C" w14:textId="77777777" w:rsidR="00721A4D" w:rsidRDefault="00721A4D">
      <w:pPr>
        <w:pStyle w:val="Kommentarer"/>
      </w:pPr>
    </w:p>
    <w:p w14:paraId="77ADBA18" w14:textId="7876C396" w:rsidR="00721A4D" w:rsidRDefault="00721A4D">
      <w:pPr>
        <w:pStyle w:val="Kommentarer"/>
      </w:pPr>
      <w:r>
        <w:t>arrow for the warm water outlet needs to be moved to the actual outlet (inside the biotest! in the ‘fork’)</w:t>
      </w:r>
    </w:p>
    <w:p w14:paraId="7F3A57AF" w14:textId="7C42E110" w:rsidR="00721A4D" w:rsidRDefault="00721A4D">
      <w:pPr>
        <w:pStyle w:val="Kommentarer"/>
      </w:pPr>
    </w:p>
    <w:p w14:paraId="2CC112D5" w14:textId="15099378" w:rsidR="00721A4D" w:rsidRPr="00CC6788" w:rsidRDefault="00721A4D">
      <w:pPr>
        <w:pStyle w:val="Kommentarer"/>
        <w:rPr>
          <w:lang w:val="sv-SE"/>
        </w:rPr>
      </w:pPr>
      <w:r w:rsidRPr="00CC6788">
        <w:rPr>
          <w:lang w:val="sv-SE"/>
        </w:rPr>
        <w:t>föreslår också att du gör texten ‘</w:t>
      </w:r>
      <w:r>
        <w:rPr>
          <w:lang w:val="sv-SE"/>
        </w:rPr>
        <w:t>Sweden’ aningens mindre, så den inte ligger emot några andra linjer</w:t>
      </w:r>
    </w:p>
  </w:comment>
  <w:comment w:id="90" w:author="Max Lindmark" w:date="2022-02-23T11:16:00Z" w:initials="MOU">
    <w:p w14:paraId="7EF625F8" w14:textId="77777777" w:rsidR="00721A4D" w:rsidRPr="00C75D8E" w:rsidRDefault="00721A4D" w:rsidP="00C75D8E">
      <w:pPr>
        <w:rPr>
          <w:lang w:val="sv-SE"/>
        </w:rPr>
      </w:pPr>
      <w:r>
        <w:rPr>
          <w:rStyle w:val="Kommentarsreferens"/>
        </w:rPr>
        <w:annotationRef/>
      </w:r>
      <w:r w:rsidRPr="00C75D8E">
        <w:rPr>
          <w:sz w:val="20"/>
          <w:szCs w:val="20"/>
          <w:lang w:val="sv-SE"/>
        </w:rPr>
        <w:t>har du en bra gällocksbild vi kan använda?</w:t>
      </w:r>
    </w:p>
  </w:comment>
  <w:comment w:id="91" w:author="Anna Gårdmark" w:date="2022-02-11T07:56:00Z" w:initials="AG">
    <w:p w14:paraId="7B872047" w14:textId="441B8C76" w:rsidR="00721A4D" w:rsidRDefault="00721A4D">
      <w:pPr>
        <w:pStyle w:val="Kommentarer"/>
      </w:pPr>
      <w:r>
        <w:rPr>
          <w:rStyle w:val="Kommentarsreferens"/>
        </w:rPr>
        <w:annotationRef/>
      </w:r>
      <w:r>
        <w:rPr>
          <w:rStyle w:val="Kommentarsreferens"/>
        </w:rPr>
        <w:t>if you stick with ‘warm and cold area’ those terms should appear here in the text as well (suggest you change to heated and reference area throughout the manuscript)</w:t>
      </w:r>
    </w:p>
  </w:comment>
  <w:comment w:id="92" w:author="Anna Gårdmark" w:date="2022-02-11T07:51:00Z" w:initials="AG">
    <w:p w14:paraId="4123EFCC" w14:textId="5E608135" w:rsidR="00721A4D" w:rsidRDefault="00721A4D">
      <w:pPr>
        <w:pStyle w:val="Kommentarer"/>
      </w:pPr>
      <w:r>
        <w:rPr>
          <w:rStyle w:val="Kommentarsreferens"/>
        </w:rPr>
        <w:annotationRef/>
      </w:r>
      <w:r>
        <w:rPr>
          <w:rStyle w:val="Kommentarsreferens"/>
        </w:rPr>
        <w:t>in contrat to fig 4-5, in figs 2-3 you don’t have a color legend for the posterior distributions; is there a reason for why you don’t do the same in all figs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EC6FAA" w15:done="0"/>
  <w15:commentEx w15:paraId="0A3CB557" w15:paraIdParent="46EC6FAA" w15:done="0"/>
  <w15:commentEx w15:paraId="7B59655E" w15:done="0"/>
  <w15:commentEx w15:paraId="58738E7D" w15:done="0"/>
  <w15:commentEx w15:paraId="000000AD" w15:done="1"/>
  <w15:commentEx w15:paraId="5ECD1C6C" w15:paraIdParent="000000AD" w15:done="1"/>
  <w15:commentEx w15:paraId="23EA0C22" w15:done="1"/>
  <w15:commentEx w15:paraId="000000B6" w15:done="1"/>
  <w15:commentEx w15:paraId="000000B1" w15:done="1"/>
  <w15:commentEx w15:paraId="000000B2" w15:paraIdParent="000000B1" w15:done="1"/>
  <w15:commentEx w15:paraId="06236145" w15:paraIdParent="000000B1" w15:done="1"/>
  <w15:commentEx w15:paraId="7965FF8C" w15:paraIdParent="000000B1" w15:done="1"/>
  <w15:commentEx w15:paraId="57F010A9" w15:done="1"/>
  <w15:commentEx w15:paraId="62176CAB" w15:done="1"/>
  <w15:commentEx w15:paraId="000000B8" w15:done="1"/>
  <w15:commentEx w15:paraId="441C3C1D" w15:done="1"/>
  <w15:commentEx w15:paraId="6F1C599B" w15:paraIdParent="441C3C1D" w15:done="1"/>
  <w15:commentEx w15:paraId="2A10D310" w15:done="1"/>
  <w15:commentEx w15:paraId="2BFB365B" w15:paraIdParent="2A10D310" w15:done="1"/>
  <w15:commentEx w15:paraId="757950F5" w15:done="1"/>
  <w15:commentEx w15:paraId="3321B3B4" w15:done="1"/>
  <w15:commentEx w15:paraId="0B6CCED3" w15:paraIdParent="3321B3B4" w15:done="1"/>
  <w15:commentEx w15:paraId="341402B3" w15:done="1"/>
  <w15:commentEx w15:paraId="40F19CEF" w15:paraIdParent="341402B3" w15:done="1"/>
  <w15:commentEx w15:paraId="000000A7" w15:done="1"/>
  <w15:commentEx w15:paraId="000000A8" w15:paraIdParent="000000A7" w15:done="1"/>
  <w15:commentEx w15:paraId="07268ACD" w15:done="1"/>
  <w15:commentEx w15:paraId="62B521B9" w15:paraIdParent="07268ACD" w15:done="1"/>
  <w15:commentEx w15:paraId="4629AF4F" w15:done="1"/>
  <w15:commentEx w15:paraId="7D56DB45" w15:paraIdParent="4629AF4F" w15:done="1"/>
  <w15:commentEx w15:paraId="14C70889" w15:paraIdParent="4629AF4F" w15:done="1"/>
  <w15:commentEx w15:paraId="7C1CFBEF" w15:done="1"/>
  <w15:commentEx w15:paraId="423D6841" w15:paraIdParent="7C1CFBEF" w15:done="1"/>
  <w15:commentEx w15:paraId="17C728CD" w15:paraIdParent="7C1CFBEF" w15:done="1"/>
  <w15:commentEx w15:paraId="65A43375" w15:done="1"/>
  <w15:commentEx w15:paraId="5C083976" w15:paraIdParent="65A43375" w15:done="1"/>
  <w15:commentEx w15:paraId="5C0E900D" w15:done="1"/>
  <w15:commentEx w15:paraId="12D8587F" w15:paraIdParent="5C0E900D" w15:done="1"/>
  <w15:commentEx w15:paraId="740DA1F9" w15:done="1"/>
  <w15:commentEx w15:paraId="22911C9D" w15:paraIdParent="740DA1F9" w15:done="1"/>
  <w15:commentEx w15:paraId="31B5A3A2" w15:done="1"/>
  <w15:commentEx w15:paraId="692F6E1F" w15:done="1"/>
  <w15:commentEx w15:paraId="2CD59B1A" w15:done="1"/>
  <w15:commentEx w15:paraId="1ED7F339" w15:paraIdParent="2CD59B1A" w15:done="1"/>
  <w15:commentEx w15:paraId="000000AB" w15:done="1"/>
  <w15:commentEx w15:paraId="000000B0" w15:done="1"/>
  <w15:commentEx w15:paraId="48C024DB" w15:done="1"/>
  <w15:commentEx w15:paraId="1CEDA30E" w15:paraIdParent="48C024DB" w15:done="1"/>
  <w15:commentEx w15:paraId="552D7B57" w15:done="1"/>
  <w15:commentEx w15:paraId="1CCEC445" w15:done="1"/>
  <w15:commentEx w15:paraId="027FD61E" w15:done="1"/>
  <w15:commentEx w15:paraId="397B9E89" w15:paraIdParent="027FD61E" w15:done="1"/>
  <w15:commentEx w15:paraId="6709477D" w15:done="0"/>
  <w15:commentEx w15:paraId="58CD8BC6" w15:paraIdParent="6709477D" w15:done="0"/>
  <w15:commentEx w15:paraId="504F5AA2" w15:done="1"/>
  <w15:commentEx w15:paraId="1CE6B7E7" w15:paraIdParent="504F5AA2" w15:done="1"/>
  <w15:commentEx w15:paraId="7EC80A7B" w15:done="1"/>
  <w15:commentEx w15:paraId="1EA7022B" w15:done="1"/>
  <w15:commentEx w15:paraId="756D2A0D" w15:paraIdParent="1EA7022B" w15:done="1"/>
  <w15:commentEx w15:paraId="08784E35" w15:paraIdParent="1EA7022B" w15:done="1"/>
  <w15:commentEx w15:paraId="000000A6" w15:done="1"/>
  <w15:commentEx w15:paraId="7AD3F8A5" w15:done="1"/>
  <w15:commentEx w15:paraId="000000B5" w15:done="1"/>
  <w15:commentEx w15:paraId="381F3392" w15:done="1"/>
  <w15:commentEx w15:paraId="224937B5" w15:paraIdParent="381F3392" w15:done="1"/>
  <w15:commentEx w15:paraId="43FA298F" w15:paraIdParent="381F3392" w15:done="1"/>
  <w15:commentEx w15:paraId="36D045D8" w15:done="1"/>
  <w15:commentEx w15:paraId="4E6C7F7A" w15:done="1"/>
  <w15:commentEx w15:paraId="6F4EAF7E" w15:done="1"/>
  <w15:commentEx w15:paraId="63C891BB" w15:paraIdParent="6F4EAF7E" w15:done="1"/>
  <w15:commentEx w15:paraId="50429483" w15:done="1"/>
  <w15:commentEx w15:paraId="23EC1D5A" w15:done="1"/>
  <w15:commentEx w15:paraId="06A166B7" w15:paraIdParent="23EC1D5A" w15:done="1"/>
  <w15:commentEx w15:paraId="389294F7" w15:done="1"/>
  <w15:commentEx w15:paraId="0D7F59EC" w15:paraIdParent="389294F7" w15:done="1"/>
  <w15:commentEx w15:paraId="749A9F7C" w15:done="1"/>
  <w15:commentEx w15:paraId="000000A5" w15:done="1"/>
  <w15:commentEx w15:paraId="20C0607D" w15:paraIdParent="000000A5" w15:done="1"/>
  <w15:commentEx w15:paraId="000000A1" w15:done="1"/>
  <w15:commentEx w15:paraId="000000AC" w15:done="1"/>
  <w15:commentEx w15:paraId="000000A2" w15:done="1"/>
  <w15:commentEx w15:paraId="0EA9B188" w15:done="1"/>
  <w15:commentEx w15:paraId="487EAA7E" w15:paraIdParent="0EA9B188" w15:done="1"/>
  <w15:commentEx w15:paraId="2CC112D5" w15:done="1"/>
  <w15:commentEx w15:paraId="7EF625F8" w15:paraIdParent="2CC112D5" w15:done="1"/>
  <w15:commentEx w15:paraId="7B872047" w15:done="1"/>
  <w15:commentEx w15:paraId="4123EF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FAD5EC" w16cex:dateUtc="2022-04-07T19:12:00Z"/>
  <w16cex:commentExtensible w16cex:durableId="25FBD910" w16cex:dateUtc="2022-04-09T08:06:00Z"/>
  <w16cex:commentExtensible w16cex:durableId="25FEC00C" w16cex:dateUtc="2022-04-11T12:56:00Z"/>
  <w16cex:commentExtensible w16cex:durableId="25FEC063" w16cex:dateUtc="2022-04-11T12:57:00Z"/>
  <w16cex:commentExtensible w16cex:durableId="25B67B3C" w16cex:dateUtc="2021-11-04T18:38:00Z"/>
  <w16cex:commentExtensible w16cex:durableId="25B67E11" w16cex:dateUtc="2022-02-15T18:31:00Z"/>
  <w16cex:commentExtensible w16cex:durableId="25C07DB3" w16cex:dateUtc="2022-02-23T08:32:00Z"/>
  <w16cex:commentExtensible w16cex:durableId="25B67B3B" w16cex:dateUtc="2021-08-10T08:34:00Z"/>
  <w16cex:commentExtensible w16cex:durableId="25B67B3A" w16cex:dateUtc="2021-08-10T08:36:00Z"/>
  <w16cex:commentExtensible w16cex:durableId="25B67B39" w16cex:dateUtc="2021-10-20T12:49:00Z"/>
  <w16cex:commentExtensible w16cex:durableId="25B67B38" w16cex:dateUtc="2022-02-09T18:17:00Z"/>
  <w16cex:commentExtensible w16cex:durableId="25C09A6A" w16cex:dateUtc="2022-02-23T10:35:00Z"/>
  <w16cex:commentExtensible w16cex:durableId="25B67B08" w16cex:dateUtc="2022-02-09T12:56:00Z"/>
  <w16cex:commentExtensible w16cex:durableId="25B67B09" w16cex:dateUtc="2022-02-09T13:05:00Z"/>
  <w16cex:commentExtensible w16cex:durableId="25B67B37" w16cex:dateUtc="2021-10-06T14:33:00Z"/>
  <w16cex:commentExtensible w16cex:durableId="25B67B0B" w16cex:dateUtc="2022-02-09T13:09:00Z"/>
  <w16cex:commentExtensible w16cex:durableId="25BE5844" w16cex:dateUtc="2022-02-21T17:28:00Z"/>
  <w16cex:commentExtensible w16cex:durableId="25B67B0C" w16cex:dateUtc="2022-02-09T17:31:00Z"/>
  <w16cex:commentExtensible w16cex:durableId="25FBD9DB" w16cex:dateUtc="2022-04-09T08:09:00Z"/>
  <w16cex:commentExtensible w16cex:durableId="25B67B0D" w16cex:dateUtc="2022-02-09T17:36:00Z"/>
  <w16cex:commentExtensible w16cex:durableId="25B67B0E" w16cex:dateUtc="2022-02-09T17:50:00Z"/>
  <w16cex:commentExtensible w16cex:durableId="25BE5AE6" w16cex:dateUtc="2022-02-21T17:39:00Z"/>
  <w16cex:commentExtensible w16cex:durableId="25B67B0F" w16cex:dateUtc="2022-02-09T17:52:00Z"/>
  <w16cex:commentExtensible w16cex:durableId="25BE5AFB" w16cex:dateUtc="2022-02-21T17:39:00Z"/>
  <w16cex:commentExtensible w16cex:durableId="25B67B36" w16cex:dateUtc="2021-08-10T08:36:00Z"/>
  <w16cex:commentExtensible w16cex:durableId="25B67B35" w16cex:dateUtc="2021-10-19T10:07:00Z"/>
  <w16cex:commentExtensible w16cex:durableId="25B67B10" w16cex:dateUtc="2022-02-10T07:54:00Z"/>
  <w16cex:commentExtensible w16cex:durableId="25C09205" w16cex:dateUtc="2022-02-23T09:59:00Z"/>
  <w16cex:commentExtensible w16cex:durableId="25B67B11" w16cex:dateUtc="2022-02-10T07:20:00Z"/>
  <w16cex:commentExtensible w16cex:durableId="25C09C0D" w16cex:dateUtc="2022-02-23T10:42:00Z"/>
  <w16cex:commentExtensible w16cex:durableId="25FBDA24" w16cex:dateUtc="2022-04-09T08:10:00Z"/>
  <w16cex:commentExtensible w16cex:durableId="25BE5C58" w16cex:dateUtc="2022-02-21T17:45:00Z"/>
  <w16cex:commentExtensible w16cex:durableId="25FAD608" w16cex:dateUtc="2022-04-07T19:06:00Z"/>
  <w16cex:commentExtensible w16cex:durableId="25FBDA51" w16cex:dateUtc="2022-04-09T08:11:00Z"/>
  <w16cex:commentExtensible w16cex:durableId="25FAD609" w16cex:dateUtc="2022-04-07T19:28:00Z"/>
  <w16cex:commentExtensible w16cex:durableId="25FBDA8E" w16cex:dateUtc="2022-04-09T08:12:00Z"/>
  <w16cex:commentExtensible w16cex:durableId="25FAD60A" w16cex:dateUtc="2022-04-07T19:29:00Z"/>
  <w16cex:commentExtensible w16cex:durableId="25FBDA9C" w16cex:dateUtc="2022-04-09T08:12:00Z"/>
  <w16cex:commentExtensible w16cex:durableId="25B67B12" w16cex:dateUtc="2022-02-10T09:32:00Z"/>
  <w16cex:commentExtensible w16cex:durableId="25BE5D69" w16cex:dateUtc="2022-02-21T17:50:00Z"/>
  <w16cex:commentExtensible w16cex:durableId="25FAD60D" w16cex:dateUtc="2022-04-07T19:29:00Z"/>
  <w16cex:commentExtensible w16cex:durableId="25FAD60E" w16cex:dateUtc="2022-04-07T19:29:00Z"/>
  <w16cex:commentExtensible w16cex:durableId="25BE5D4D" w16cex:dateUtc="2022-02-21T17:49:00Z"/>
  <w16cex:commentExtensible w16cex:durableId="25FAD610" w16cex:dateUtc="2022-04-07T19:30:00Z"/>
  <w16cex:commentExtensible w16cex:durableId="25B67B34" w16cex:dateUtc="2021-10-22T10:07:00Z"/>
  <w16cex:commentExtensible w16cex:durableId="25B67B32" w16cex:dateUtc="2021-08-10T08:36:00Z"/>
  <w16cex:commentExtensible w16cex:durableId="25FAD613" w16cex:dateUtc="2022-04-07T19:32:00Z"/>
  <w16cex:commentExtensible w16cex:durableId="25FBDB10" w16cex:dateUtc="2022-04-09T08:14:00Z"/>
  <w16cex:commentExtensible w16cex:durableId="25FAD614" w16cex:dateUtc="2022-04-07T19:33:00Z"/>
  <w16cex:commentExtensible w16cex:durableId="25BE5E94" w16cex:dateUtc="2022-02-21T17:55:00Z"/>
  <w16cex:commentExtensible w16cex:durableId="25B67B15" w16cex:dateUtc="2022-02-10T09:06:00Z"/>
  <w16cex:commentExtensible w16cex:durableId="25BE62C8" w16cex:dateUtc="2022-02-21T18:13:00Z"/>
  <w16cex:commentExtensible w16cex:durableId="25FAD618" w16cex:dateUtc="2022-04-07T19:34:00Z"/>
  <w16cex:commentExtensible w16cex:durableId="25FDB20D" w16cex:dateUtc="2022-04-10T17:44:00Z"/>
  <w16cex:commentExtensible w16cex:durableId="25B67B18" w16cex:dateUtc="2022-02-10T09:28:00Z"/>
  <w16cex:commentExtensible w16cex:durableId="25BE6504" w16cex:dateUtc="2022-02-21T18:22:00Z"/>
  <w16cex:commentExtensible w16cex:durableId="25FAD61B" w16cex:dateUtc="2022-04-07T19:35:00Z"/>
  <w16cex:commentExtensible w16cex:durableId="25B67B19" w16cex:dateUtc="2022-02-10T09:57:00Z"/>
  <w16cex:commentExtensible w16cex:durableId="25BE6571" w16cex:dateUtc="2022-02-21T18:24:00Z"/>
  <w16cex:commentExtensible w16cex:durableId="25FAD61E" w16cex:dateUtc="2022-04-07T19:39:00Z"/>
  <w16cex:commentExtensible w16cex:durableId="25B67B1C" w16cex:dateUtc="2021-08-12T18:43:00Z"/>
  <w16cex:commentExtensible w16cex:durableId="25FAD622" w16cex:dateUtc="2022-04-07T19:41:00Z"/>
  <w16cex:commentExtensible w16cex:durableId="25B67B30" w16cex:dateUtc="2021-10-08T08:35:00Z"/>
  <w16cex:commentExtensible w16cex:durableId="25B67B1D" w16cex:dateUtc="2022-02-10T10:17:00Z"/>
  <w16cex:commentExtensible w16cex:durableId="25BE6645" w16cex:dateUtc="2022-02-21T18:28:00Z"/>
  <w16cex:commentExtensible w16cex:durableId="25FAD626" w16cex:dateUtc="2022-04-07T19:08:00Z"/>
  <w16cex:commentExtensible w16cex:durableId="25BE6670" w16cex:dateUtc="2022-02-21T18:28:00Z"/>
  <w16cex:commentExtensible w16cex:durableId="25BE67E7" w16cex:dateUtc="2022-02-21T18:35:00Z"/>
  <w16cex:commentExtensible w16cex:durableId="25B67B1E" w16cex:dateUtc="2022-02-10T10:25:00Z"/>
  <w16cex:commentExtensible w16cex:durableId="25BE6841" w16cex:dateUtc="2022-02-21T18:36:00Z"/>
  <w16cex:commentExtensible w16cex:durableId="25B67B1F" w16cex:dateUtc="2022-02-10T10:27:00Z"/>
  <w16cex:commentExtensible w16cex:durableId="25B67B22" w16cex:dateUtc="2022-02-10T10:36:00Z"/>
  <w16cex:commentExtensible w16cex:durableId="25C0BEB7" w16cex:dateUtc="2022-02-23T13:09:00Z"/>
  <w16cex:commentExtensible w16cex:durableId="25B67B24" w16cex:dateUtc="2022-02-10T11:58:00Z"/>
  <w16cex:commentExtensible w16cex:durableId="25BE6A38" w16cex:dateUtc="2022-02-21T18:44:00Z"/>
  <w16cex:commentExtensible w16cex:durableId="24FD97D2" w16cex:dateUtc="2021-09-28T11:32:00Z"/>
  <w16cex:commentExtensible w16cex:durableId="25B67B2D" w16cex:dateUtc="2021-09-29T08:12:00Z"/>
  <w16cex:commentExtensible w16cex:durableId="25FAD63A" w16cex:dateUtc="2022-04-07T19:09:00Z"/>
  <w16cex:commentExtensible w16cex:durableId="25B67B2C" w16cex:dateUtc="2021-09-28T14:04:00Z"/>
  <w16cex:commentExtensible w16cex:durableId="25B67B2B" w16cex:dateUtc="2021-09-28T14:08:00Z"/>
  <w16cex:commentExtensible w16cex:durableId="25B67B2A" w16cex:dateUtc="2021-11-03T09:02:00Z"/>
  <w16cex:commentExtensible w16cex:durableId="25FAD631" w16cex:dateUtc="2022-04-07T19:22:00Z"/>
  <w16cex:commentExtensible w16cex:durableId="25FAD632" w16cex:dateUtc="2022-04-07T19:51:00Z"/>
  <w16cex:commentExtensible w16cex:durableId="25B67B27" w16cex:dateUtc="2022-02-10T07:21:00Z"/>
  <w16cex:commentExtensible w16cex:durableId="25C09601" w16cex:dateUtc="2022-02-23T10:16:00Z"/>
  <w16cex:commentExtensible w16cex:durableId="25B67B28" w16cex:dateUtc="2022-02-11T06:56:00Z"/>
  <w16cex:commentExtensible w16cex:durableId="25B67B29" w16cex:dateUtc="2022-02-11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EC6FAA" w16cid:durableId="25FAD5EC"/>
  <w16cid:commentId w16cid:paraId="0A3CB557" w16cid:durableId="25FBD910"/>
  <w16cid:commentId w16cid:paraId="7B59655E" w16cid:durableId="25FEC00C"/>
  <w16cid:commentId w16cid:paraId="58738E7D" w16cid:durableId="25FEC063"/>
  <w16cid:commentId w16cid:paraId="000000AD" w16cid:durableId="25B67B3C"/>
  <w16cid:commentId w16cid:paraId="5ECD1C6C" w16cid:durableId="25B67E11"/>
  <w16cid:commentId w16cid:paraId="23EA0C22" w16cid:durableId="25C07DB3"/>
  <w16cid:commentId w16cid:paraId="000000B6" w16cid:durableId="25B67B3B"/>
  <w16cid:commentId w16cid:paraId="000000B1" w16cid:durableId="25B67B3A"/>
  <w16cid:commentId w16cid:paraId="000000B2" w16cid:durableId="25B67B39"/>
  <w16cid:commentId w16cid:paraId="06236145" w16cid:durableId="25B67B38"/>
  <w16cid:commentId w16cid:paraId="7965FF8C" w16cid:durableId="25C09A6A"/>
  <w16cid:commentId w16cid:paraId="57F010A9" w16cid:durableId="25B67B08"/>
  <w16cid:commentId w16cid:paraId="62176CAB" w16cid:durableId="25B67B09"/>
  <w16cid:commentId w16cid:paraId="000000B8" w16cid:durableId="25B67B37"/>
  <w16cid:commentId w16cid:paraId="441C3C1D" w16cid:durableId="25B67B0B"/>
  <w16cid:commentId w16cid:paraId="6F1C599B" w16cid:durableId="25BE5844"/>
  <w16cid:commentId w16cid:paraId="2A10D310" w16cid:durableId="25B67B0C"/>
  <w16cid:commentId w16cid:paraId="2BFB365B" w16cid:durableId="25FBD9DB"/>
  <w16cid:commentId w16cid:paraId="757950F5" w16cid:durableId="25B67B0D"/>
  <w16cid:commentId w16cid:paraId="3321B3B4" w16cid:durableId="25B67B0E"/>
  <w16cid:commentId w16cid:paraId="0B6CCED3" w16cid:durableId="25BE5AE6"/>
  <w16cid:commentId w16cid:paraId="341402B3" w16cid:durableId="25B67B0F"/>
  <w16cid:commentId w16cid:paraId="40F19CEF" w16cid:durableId="25BE5AFB"/>
  <w16cid:commentId w16cid:paraId="000000A7" w16cid:durableId="25B67B36"/>
  <w16cid:commentId w16cid:paraId="000000A8" w16cid:durableId="25B67B35"/>
  <w16cid:commentId w16cid:paraId="07268ACD" w16cid:durableId="25B67B10"/>
  <w16cid:commentId w16cid:paraId="62B521B9" w16cid:durableId="25C09205"/>
  <w16cid:commentId w16cid:paraId="4629AF4F" w16cid:durableId="25B67B11"/>
  <w16cid:commentId w16cid:paraId="7D56DB45" w16cid:durableId="25C09C0D"/>
  <w16cid:commentId w16cid:paraId="14C70889" w16cid:durableId="25FBDA24"/>
  <w16cid:commentId w16cid:paraId="7C1CFBEF" w16cid:durableId="25BE5C58"/>
  <w16cid:commentId w16cid:paraId="423D6841" w16cid:durableId="25FAD608"/>
  <w16cid:commentId w16cid:paraId="17C728CD" w16cid:durableId="25FBDA51"/>
  <w16cid:commentId w16cid:paraId="65A43375" w16cid:durableId="25FAD609"/>
  <w16cid:commentId w16cid:paraId="5C083976" w16cid:durableId="25FBDA8E"/>
  <w16cid:commentId w16cid:paraId="5C0E900D" w16cid:durableId="25FAD60A"/>
  <w16cid:commentId w16cid:paraId="12D8587F" w16cid:durableId="25FBDA9C"/>
  <w16cid:commentId w16cid:paraId="740DA1F9" w16cid:durableId="25B67B12"/>
  <w16cid:commentId w16cid:paraId="22911C9D" w16cid:durableId="25BE5D69"/>
  <w16cid:commentId w16cid:paraId="31B5A3A2" w16cid:durableId="25FAD60D"/>
  <w16cid:commentId w16cid:paraId="692F6E1F" w16cid:durableId="25FAD60E"/>
  <w16cid:commentId w16cid:paraId="2CD59B1A" w16cid:durableId="25BE5D4D"/>
  <w16cid:commentId w16cid:paraId="1ED7F339" w16cid:durableId="25FAD610"/>
  <w16cid:commentId w16cid:paraId="000000AB" w16cid:durableId="25B67B34"/>
  <w16cid:commentId w16cid:paraId="000000B0" w16cid:durableId="25B67B32"/>
  <w16cid:commentId w16cid:paraId="48C024DB" w16cid:durableId="25FAD613"/>
  <w16cid:commentId w16cid:paraId="1CEDA30E" w16cid:durableId="25FBDB10"/>
  <w16cid:commentId w16cid:paraId="552D7B57" w16cid:durableId="25FAD614"/>
  <w16cid:commentId w16cid:paraId="1CCEC445" w16cid:durableId="25BE5E94"/>
  <w16cid:commentId w16cid:paraId="027FD61E" w16cid:durableId="25B67B15"/>
  <w16cid:commentId w16cid:paraId="397B9E89" w16cid:durableId="25BE62C8"/>
  <w16cid:commentId w16cid:paraId="6709477D" w16cid:durableId="25FAD618"/>
  <w16cid:commentId w16cid:paraId="58CD8BC6" w16cid:durableId="25FDB20D"/>
  <w16cid:commentId w16cid:paraId="504F5AA2" w16cid:durableId="25B67B18"/>
  <w16cid:commentId w16cid:paraId="1CE6B7E7" w16cid:durableId="25BE6504"/>
  <w16cid:commentId w16cid:paraId="7EC80A7B" w16cid:durableId="25FAD61B"/>
  <w16cid:commentId w16cid:paraId="1EA7022B" w16cid:durableId="25B67B19"/>
  <w16cid:commentId w16cid:paraId="756D2A0D" w16cid:durableId="25BE6571"/>
  <w16cid:commentId w16cid:paraId="08784E35" w16cid:durableId="25FAD61E"/>
  <w16cid:commentId w16cid:paraId="000000A6" w16cid:durableId="25B67B1C"/>
  <w16cid:commentId w16cid:paraId="7AD3F8A5" w16cid:durableId="25FAD622"/>
  <w16cid:commentId w16cid:paraId="000000B5" w16cid:durableId="25B67B30"/>
  <w16cid:commentId w16cid:paraId="381F3392" w16cid:durableId="25B67B1D"/>
  <w16cid:commentId w16cid:paraId="224937B5" w16cid:durableId="25BE6645"/>
  <w16cid:commentId w16cid:paraId="43FA298F" w16cid:durableId="25FAD626"/>
  <w16cid:commentId w16cid:paraId="36D045D8" w16cid:durableId="25BE6670"/>
  <w16cid:commentId w16cid:paraId="4E6C7F7A" w16cid:durableId="25BE67E7"/>
  <w16cid:commentId w16cid:paraId="6F4EAF7E" w16cid:durableId="25B67B1E"/>
  <w16cid:commentId w16cid:paraId="63C891BB" w16cid:durableId="25BE6841"/>
  <w16cid:commentId w16cid:paraId="50429483" w16cid:durableId="25B67B1F"/>
  <w16cid:commentId w16cid:paraId="23EC1D5A" w16cid:durableId="25B67B22"/>
  <w16cid:commentId w16cid:paraId="06A166B7" w16cid:durableId="25C0BEB7"/>
  <w16cid:commentId w16cid:paraId="389294F7" w16cid:durableId="25B67B24"/>
  <w16cid:commentId w16cid:paraId="0D7F59EC" w16cid:durableId="25BE6A38"/>
  <w16cid:commentId w16cid:paraId="749A9F7C" w16cid:durableId="24FD97D2"/>
  <w16cid:commentId w16cid:paraId="000000A5" w16cid:durableId="25B67B2D"/>
  <w16cid:commentId w16cid:paraId="20C0607D" w16cid:durableId="25FAD63A"/>
  <w16cid:commentId w16cid:paraId="000000A1" w16cid:durableId="25B67B2C"/>
  <w16cid:commentId w16cid:paraId="000000AC" w16cid:durableId="25B67B2B"/>
  <w16cid:commentId w16cid:paraId="000000A2" w16cid:durableId="25B67B2A"/>
  <w16cid:commentId w16cid:paraId="0EA9B188" w16cid:durableId="25FAD631"/>
  <w16cid:commentId w16cid:paraId="487EAA7E" w16cid:durableId="25FAD632"/>
  <w16cid:commentId w16cid:paraId="2CC112D5" w16cid:durableId="25B67B27"/>
  <w16cid:commentId w16cid:paraId="7EF625F8" w16cid:durableId="25C09601"/>
  <w16cid:commentId w16cid:paraId="7B872047" w16cid:durableId="25B67B28"/>
  <w16cid:commentId w16cid:paraId="4123EFCC" w16cid:durableId="25B67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rlsson Malin U">
    <w15:presenceInfo w15:providerId="AD" w15:userId="S::malin.u.karlsson@lansstyrelsen.se::56084482-725f-4c29-9da7-d0ba5472b416"/>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746"/>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1A4D"/>
    <w:rsid w:val="00722697"/>
    <w:rsid w:val="007275DF"/>
    <w:rsid w:val="00727B43"/>
    <w:rsid w:val="0073271F"/>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6AB5"/>
    <w:rsid w:val="007E0D6C"/>
    <w:rsid w:val="007E4429"/>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11780"/>
    <w:rsid w:val="00916235"/>
    <w:rsid w:val="00917F18"/>
    <w:rsid w:val="00924CC9"/>
    <w:rsid w:val="00927478"/>
    <w:rsid w:val="00930BA5"/>
    <w:rsid w:val="00932624"/>
    <w:rsid w:val="00944756"/>
    <w:rsid w:val="0094685F"/>
    <w:rsid w:val="0096485A"/>
    <w:rsid w:val="0097774D"/>
    <w:rsid w:val="00997513"/>
    <w:rsid w:val="009A20C8"/>
    <w:rsid w:val="009B06EB"/>
    <w:rsid w:val="009B76CE"/>
    <w:rsid w:val="009C0978"/>
    <w:rsid w:val="009C46D5"/>
    <w:rsid w:val="009C5925"/>
    <w:rsid w:val="009D6500"/>
    <w:rsid w:val="009E0813"/>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83772"/>
    <w:rsid w:val="00D92C17"/>
    <w:rsid w:val="00DA0FAF"/>
    <w:rsid w:val="00DA2A76"/>
    <w:rsid w:val="00DA45D1"/>
    <w:rsid w:val="00DB7DD9"/>
    <w:rsid w:val="00DD34B3"/>
    <w:rsid w:val="00DD4ECF"/>
    <w:rsid w:val="00DD5BA5"/>
    <w:rsid w:val="00DE65B6"/>
    <w:rsid w:val="00DF1DD3"/>
    <w:rsid w:val="00DF67E3"/>
    <w:rsid w:val="00E0077A"/>
    <w:rsid w:val="00E24FF9"/>
    <w:rsid w:val="00E3089F"/>
    <w:rsid w:val="00E40B76"/>
    <w:rsid w:val="00E46EE6"/>
    <w:rsid w:val="00E54287"/>
    <w:rsid w:val="00E57AAC"/>
    <w:rsid w:val="00E65AA0"/>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rPr>
  </w:style>
  <w:style w:type="paragraph" w:styleId="Rubrik5">
    <w:name w:val="heading 5"/>
    <w:basedOn w:val="Normal"/>
    <w:next w:val="Normal"/>
    <w:pPr>
      <w:keepNext/>
      <w:keepLines/>
      <w:spacing w:before="220" w:after="40"/>
      <w:outlineLvl w:val="4"/>
    </w:pPr>
    <w:rPr>
      <w:b/>
      <w:sz w:val="22"/>
      <w:szCs w:val="22"/>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Normalwebb">
    <w:name w:val="Normal (Web)"/>
    <w:basedOn w:val="Normal"/>
    <w:uiPriority w:val="99"/>
    <w:semiHidden/>
    <w:unhideWhenUsed/>
    <w:rsid w:val="00A73AC9"/>
    <w:pPr>
      <w:spacing w:before="100" w:beforeAutospacing="1" w:after="100" w:afterAutospacing="1"/>
    </w:pPr>
    <w:rPr>
      <w:lang w:eastAsia="en-GB"/>
    </w:rPr>
  </w:style>
  <w:style w:type="character" w:styleId="Hyperlnk">
    <w:name w:val="Hyperlink"/>
    <w:basedOn w:val="Standardstycketeckensnitt"/>
    <w:uiPriority w:val="99"/>
    <w:semiHidden/>
    <w:qFormat/>
    <w:rsid w:val="00CB744B"/>
    <w:rPr>
      <w:color w:val="0000FF"/>
      <w:u w:val="single"/>
    </w:rPr>
  </w:style>
  <w:style w:type="character" w:customStyle="1" w:styleId="UnresolvedMention1">
    <w:name w:val="Unresolved Mention1"/>
    <w:basedOn w:val="Standardstycketeckensnitt"/>
    <w:uiPriority w:val="99"/>
    <w:semiHidden/>
    <w:unhideWhenUsed/>
    <w:rsid w:val="00CB744B"/>
    <w:rPr>
      <w:color w:val="605E5C"/>
      <w:shd w:val="clear" w:color="auto" w:fill="E1DFDD"/>
    </w:rPr>
  </w:style>
  <w:style w:type="paragraph" w:styleId="Sidhuvud">
    <w:name w:val="header"/>
    <w:basedOn w:val="Normal"/>
    <w:link w:val="SidhuvudChar"/>
    <w:uiPriority w:val="99"/>
    <w:unhideWhenUsed/>
    <w:rsid w:val="00807D3F"/>
    <w:pPr>
      <w:tabs>
        <w:tab w:val="center" w:pos="4513"/>
        <w:tab w:val="right" w:pos="9026"/>
      </w:tabs>
    </w:pPr>
  </w:style>
  <w:style w:type="character" w:customStyle="1" w:styleId="SidhuvudChar">
    <w:name w:val="Sidhuvud Char"/>
    <w:basedOn w:val="Standardstycketeckensnitt"/>
    <w:link w:val="Sidhuvud"/>
    <w:uiPriority w:val="99"/>
    <w:rsid w:val="00807D3F"/>
    <w:rPr>
      <w:lang w:val="en-GB"/>
    </w:rPr>
  </w:style>
  <w:style w:type="paragraph" w:styleId="Sidfot">
    <w:name w:val="footer"/>
    <w:basedOn w:val="Normal"/>
    <w:link w:val="SidfotChar"/>
    <w:uiPriority w:val="99"/>
    <w:unhideWhenUsed/>
    <w:rsid w:val="00807D3F"/>
    <w:pPr>
      <w:tabs>
        <w:tab w:val="center" w:pos="4513"/>
        <w:tab w:val="right" w:pos="9026"/>
      </w:tabs>
    </w:pPr>
  </w:style>
  <w:style w:type="character" w:customStyle="1" w:styleId="SidfotChar">
    <w:name w:val="Sidfot Char"/>
    <w:basedOn w:val="Standardstycketeckensnitt"/>
    <w:link w:val="Sidfot"/>
    <w:uiPriority w:val="99"/>
    <w:rsid w:val="00807D3F"/>
    <w:rPr>
      <w:lang w:val="en-GB"/>
    </w:rPr>
  </w:style>
  <w:style w:type="character" w:styleId="Kommentarsreferens">
    <w:name w:val="annotation reference"/>
    <w:basedOn w:val="Standardstycketeckensnitt"/>
    <w:uiPriority w:val="99"/>
    <w:semiHidden/>
    <w:unhideWhenUsed/>
    <w:rsid w:val="00807D3F"/>
    <w:rPr>
      <w:sz w:val="16"/>
      <w:szCs w:val="16"/>
    </w:rPr>
  </w:style>
  <w:style w:type="paragraph" w:styleId="Kommentarer">
    <w:name w:val="annotation text"/>
    <w:basedOn w:val="Normal"/>
    <w:link w:val="KommentarerChar"/>
    <w:uiPriority w:val="99"/>
    <w:semiHidden/>
    <w:unhideWhenUsed/>
    <w:rsid w:val="00807D3F"/>
    <w:rPr>
      <w:sz w:val="20"/>
      <w:szCs w:val="20"/>
    </w:rPr>
  </w:style>
  <w:style w:type="character" w:customStyle="1" w:styleId="KommentarerChar">
    <w:name w:val="Kommentarer Char"/>
    <w:basedOn w:val="Standardstycketeckensnitt"/>
    <w:link w:val="Kommentarer"/>
    <w:uiPriority w:val="99"/>
    <w:semiHidden/>
    <w:rsid w:val="00807D3F"/>
    <w:rPr>
      <w:sz w:val="20"/>
      <w:szCs w:val="20"/>
      <w:lang w:val="en-GB"/>
    </w:rPr>
  </w:style>
  <w:style w:type="paragraph" w:styleId="Kommentarsmne">
    <w:name w:val="annotation subject"/>
    <w:basedOn w:val="Kommentarer"/>
    <w:next w:val="Kommentarer"/>
    <w:link w:val="KommentarsmneChar"/>
    <w:uiPriority w:val="99"/>
    <w:semiHidden/>
    <w:unhideWhenUsed/>
    <w:rsid w:val="00807D3F"/>
    <w:rPr>
      <w:b/>
      <w:bCs/>
    </w:rPr>
  </w:style>
  <w:style w:type="character" w:customStyle="1" w:styleId="KommentarsmneChar">
    <w:name w:val="Kommentarsämne Char"/>
    <w:basedOn w:val="KommentarerChar"/>
    <w:link w:val="Kommentarsmne"/>
    <w:uiPriority w:val="99"/>
    <w:semiHidden/>
    <w:rsid w:val="00807D3F"/>
    <w:rPr>
      <w:b/>
      <w:bCs/>
      <w:sz w:val="20"/>
      <w:szCs w:val="20"/>
      <w:lang w:val="en-GB"/>
    </w:rPr>
  </w:style>
  <w:style w:type="character" w:styleId="AnvndHyperlnk">
    <w:name w:val="FollowedHyperlink"/>
    <w:basedOn w:val="Standardstycketeckensnitt"/>
    <w:uiPriority w:val="99"/>
    <w:semiHidden/>
    <w:unhideWhenUsed/>
    <w:rsid w:val="00D87D86"/>
    <w:rPr>
      <w:color w:val="954F72" w:themeColor="followedHyperlink"/>
      <w:u w:val="single"/>
    </w:rPr>
  </w:style>
  <w:style w:type="character" w:styleId="Platshllartext">
    <w:name w:val="Placeholder Text"/>
    <w:basedOn w:val="Standardstycketeckensnitt"/>
    <w:uiPriority w:val="99"/>
    <w:semiHidden/>
    <w:rsid w:val="007D43EC"/>
    <w:rPr>
      <w:color w:val="808080"/>
    </w:rPr>
  </w:style>
  <w:style w:type="paragraph" w:styleId="Litteraturfrteckning">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paragraph" w:styleId="Ballongtext">
    <w:name w:val="Balloon Text"/>
    <w:basedOn w:val="Normal"/>
    <w:link w:val="BallongtextChar"/>
    <w:uiPriority w:val="99"/>
    <w:semiHidden/>
    <w:unhideWhenUsed/>
    <w:rsid w:val="001B1A85"/>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doi/pdf/10.1126/science.aac9819" TargetMode="External"/><Relationship Id="rId2" Type="http://schemas.openxmlformats.org/officeDocument/2006/relationships/hyperlink" Target="https://www.pnas.org/content/pnas/104/23/9715.full.pdf" TargetMode="External"/><Relationship Id="rId1" Type="http://schemas.openxmlformats.org/officeDocument/2006/relationships/hyperlink" Target="https://link.springer.com/content/pdf/10.1007/s00227-018-3333-z.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maxlindmark/warm_life_histor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27157</Words>
  <Characters>143935</Characters>
  <Application>Microsoft Office Word</Application>
  <DocSecurity>0</DocSecurity>
  <Lines>1199</Lines>
  <Paragraphs>341</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0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Karlsson Malin U</cp:lastModifiedBy>
  <cp:revision>2</cp:revision>
  <dcterms:created xsi:type="dcterms:W3CDTF">2022-04-11T13:40:00Z</dcterms:created>
  <dcterms:modified xsi:type="dcterms:W3CDTF">2022-04-1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